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620076" w14:paraId="6D7B63E4" w14:textId="3C29C07C" w:rsidTr="0080123B">
        <w:tc>
          <w:tcPr>
            <w:tcW w:w="7704" w:type="dxa"/>
            <w:shd w:val="clear" w:color="auto" w:fill="auto"/>
          </w:tcPr>
          <w:p w14:paraId="681F171E" w14:textId="7888CC79" w:rsidR="00BA72BD" w:rsidRPr="00620076"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620076">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A6B63C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F17190" w:rsidRPr="00F17190">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A6B63C5"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F17190" w:rsidRPr="00F17190">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620076">
              <w:rPr>
                <w:rFonts w:ascii="Imprint MT Shadow" w:hAnsi="Imprint MT Shadow" w:cs="Arial"/>
                <w:bCs/>
                <w:color w:val="FFFFFF" w:themeColor="background1"/>
                <w:sz w:val="6"/>
                <w:szCs w:val="6"/>
                <w:lang w:eastAsia="id-ID"/>
              </w:rPr>
              <w:t>Gh</w:t>
            </w:r>
            <w:proofErr w:type="spellEnd"/>
          </w:p>
          <w:p w14:paraId="0339B32F" w14:textId="6A2C11A6" w:rsidR="00BA72BD" w:rsidRPr="00620076"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620076">
              <w:rPr>
                <w:rFonts w:ascii="Imprint MT Shadow" w:hAnsi="Imprint MT Shadow" w:cs="Arial"/>
                <w:bCs/>
                <w:color w:val="FFFFFF" w:themeColor="background1"/>
                <w:sz w:val="32"/>
                <w:szCs w:val="32"/>
                <w:lang w:eastAsia="id-ID"/>
              </w:rPr>
              <w:t>D</w:t>
            </w:r>
            <w:r w:rsidR="00BA72BD" w:rsidRPr="00620076">
              <w:rPr>
                <w:rFonts w:ascii="Imprint MT Shadow" w:hAnsi="Imprint MT Shadow" w:cs="Arial"/>
                <w:bCs/>
                <w:color w:val="FFFFFF" w:themeColor="background1"/>
                <w:sz w:val="32"/>
                <w:szCs w:val="32"/>
                <w:lang w:eastAsia="id-ID"/>
              </w:rPr>
              <w:t>afa</w:t>
            </w:r>
            <w:proofErr w:type="spellEnd"/>
          </w:p>
          <w:p w14:paraId="0A39FBBE" w14:textId="7156AAC9" w:rsidR="00291742" w:rsidRPr="00620076"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620076" w:rsidRDefault="00BA72BD">
            <w:pPr>
              <w:suppressAutoHyphens w:val="0"/>
              <w:rPr>
                <w:rFonts w:ascii="Imprint MT Shadow" w:hAnsi="Imprint MT Shadow" w:cs="Arial"/>
                <w:bCs/>
                <w:sz w:val="22"/>
                <w:szCs w:val="22"/>
                <w:lang w:eastAsia="id-ID"/>
              </w:rPr>
            </w:pPr>
          </w:p>
          <w:p w14:paraId="28CA254C" w14:textId="77777777" w:rsidR="00BA72BD" w:rsidRPr="00620076"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620076" w:rsidRDefault="0080123B" w:rsidP="00FF5187">
      <w:pPr>
        <w:spacing w:before="60"/>
        <w:ind w:right="1370"/>
        <w:jc w:val="right"/>
        <w:rPr>
          <w:rFonts w:ascii="Lucida Bright" w:hAnsi="Lucida Bright" w:cs="Arial"/>
          <w:bCs/>
          <w:color w:val="385623" w:themeColor="accent6" w:themeShade="80"/>
          <w:sz w:val="16"/>
          <w:szCs w:val="16"/>
          <w:lang w:eastAsia="id-ID"/>
        </w:rPr>
      </w:pPr>
      <w:r w:rsidRPr="0062007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62007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620076" w:rsidRDefault="004E1242" w:rsidP="00F47BE9">
      <w:pPr>
        <w:jc w:val="center"/>
        <w:rPr>
          <w:b/>
          <w:bCs/>
          <w:sz w:val="28"/>
          <w:szCs w:val="28"/>
        </w:rPr>
      </w:pPr>
    </w:p>
    <w:p w14:paraId="002E4299" w14:textId="376CBBFD" w:rsidR="000839D0" w:rsidRPr="00620076" w:rsidRDefault="00CA2DDE" w:rsidP="00BF22E7">
      <w:pPr>
        <w:jc w:val="center"/>
        <w:rPr>
          <w:b/>
          <w:bCs/>
          <w:color w:val="000000"/>
          <w:sz w:val="28"/>
          <w:szCs w:val="28"/>
        </w:rPr>
      </w:pPr>
      <w:r w:rsidRPr="00CA2DDE">
        <w:rPr>
          <w:b/>
          <w:sz w:val="28"/>
          <w:szCs w:val="28"/>
        </w:rPr>
        <w:t xml:space="preserve">Penerapan Pembelajaran Multimedia Interaktif Berbantuan </w:t>
      </w:r>
      <w:r w:rsidRPr="00CA2DDE">
        <w:rPr>
          <w:b/>
          <w:sz w:val="28"/>
          <w:szCs w:val="28"/>
        </w:rPr>
        <w:t>Pow</w:t>
      </w:r>
      <w:r>
        <w:rPr>
          <w:b/>
          <w:sz w:val="28"/>
          <w:szCs w:val="28"/>
        </w:rPr>
        <w:t>t</w:t>
      </w:r>
      <w:r w:rsidRPr="00CA2DDE">
        <w:rPr>
          <w:b/>
          <w:sz w:val="28"/>
          <w:szCs w:val="28"/>
        </w:rPr>
        <w:t>oon</w:t>
      </w:r>
      <w:r w:rsidRPr="00CA2DDE">
        <w:rPr>
          <w:b/>
          <w:sz w:val="28"/>
          <w:szCs w:val="28"/>
        </w:rPr>
        <w:t xml:space="preserve"> dalam Meningkatkan Hasil Belajar IPA Siswa Sekolah Dasar</w:t>
      </w:r>
    </w:p>
    <w:p w14:paraId="47463EE7" w14:textId="77777777" w:rsidR="000839D0" w:rsidRPr="00620076" w:rsidRDefault="000839D0" w:rsidP="00E21BB5">
      <w:pPr>
        <w:jc w:val="center"/>
        <w:rPr>
          <w:b/>
          <w:bCs/>
          <w:color w:val="000000"/>
          <w:sz w:val="20"/>
          <w:szCs w:val="20"/>
        </w:rPr>
      </w:pPr>
    </w:p>
    <w:p w14:paraId="40CDD37D" w14:textId="4BA151CE" w:rsidR="00F47BE9" w:rsidRPr="00620076" w:rsidRDefault="00CA2DDE" w:rsidP="000428B5">
      <w:pPr>
        <w:jc w:val="center"/>
        <w:rPr>
          <w:b/>
          <w:bCs/>
          <w:i/>
          <w:iCs/>
          <w:sz w:val="26"/>
          <w:szCs w:val="26"/>
        </w:rPr>
      </w:pPr>
      <w:r w:rsidRPr="00CA2DDE">
        <w:rPr>
          <w:b/>
          <w:bCs/>
          <w:i/>
          <w:iCs/>
          <w:color w:val="000000"/>
          <w:sz w:val="28"/>
          <w:szCs w:val="28"/>
        </w:rPr>
        <w:t>Application of Interactive Multimedia Learning Assisted by Powtoon in Improving Elementary School Students' Science Learning Outcomes</w:t>
      </w:r>
    </w:p>
    <w:p w14:paraId="41E0D820" w14:textId="77777777" w:rsidR="00981B3C" w:rsidRPr="00620076" w:rsidRDefault="00981B3C" w:rsidP="00E21BB5">
      <w:pPr>
        <w:jc w:val="center"/>
        <w:rPr>
          <w:b/>
          <w:bCs/>
        </w:rPr>
      </w:pPr>
    </w:p>
    <w:p w14:paraId="6ABB81A6" w14:textId="750CABC3" w:rsidR="00F47BE9" w:rsidRPr="00620076" w:rsidRDefault="00CA2DDE" w:rsidP="00A16A11">
      <w:pPr>
        <w:jc w:val="center"/>
        <w:rPr>
          <w:b/>
          <w:iCs/>
          <w:sz w:val="22"/>
          <w:szCs w:val="22"/>
        </w:rPr>
      </w:pPr>
      <w:r w:rsidRPr="00CA2DDE">
        <w:rPr>
          <w:b/>
          <w:iCs/>
          <w:color w:val="000000"/>
          <w:sz w:val="22"/>
          <w:szCs w:val="22"/>
        </w:rPr>
        <w:t xml:space="preserve">Nur </w:t>
      </w:r>
      <w:proofErr w:type="spellStart"/>
      <w:r w:rsidRPr="00CA2DDE">
        <w:rPr>
          <w:b/>
          <w:iCs/>
          <w:color w:val="000000"/>
          <w:sz w:val="22"/>
          <w:szCs w:val="22"/>
        </w:rPr>
        <w:t>Afriani</w:t>
      </w:r>
      <w:proofErr w:type="spellEnd"/>
      <w:r w:rsidRPr="00CA2DDE">
        <w:rPr>
          <w:b/>
          <w:iCs/>
          <w:color w:val="000000"/>
          <w:sz w:val="22"/>
          <w:szCs w:val="22"/>
        </w:rPr>
        <w:t xml:space="preserve"> Amalia</w:t>
      </w:r>
      <w:r>
        <w:rPr>
          <w:b/>
          <w:iCs/>
          <w:color w:val="000000"/>
          <w:sz w:val="22"/>
          <w:szCs w:val="22"/>
        </w:rPr>
        <w:t>*</w:t>
      </w:r>
      <w:r w:rsidRPr="00CA2DDE">
        <w:rPr>
          <w:b/>
          <w:iCs/>
          <w:color w:val="000000"/>
          <w:sz w:val="22"/>
          <w:szCs w:val="22"/>
        </w:rPr>
        <w:t xml:space="preserve">, Badruddin </w:t>
      </w:r>
      <w:proofErr w:type="spellStart"/>
      <w:r w:rsidRPr="00CA2DDE">
        <w:rPr>
          <w:b/>
          <w:iCs/>
          <w:color w:val="000000"/>
          <w:sz w:val="22"/>
          <w:szCs w:val="22"/>
        </w:rPr>
        <w:t>Kaddas</w:t>
      </w:r>
      <w:proofErr w:type="spellEnd"/>
      <w:r w:rsidRPr="00CA2DDE">
        <w:rPr>
          <w:b/>
          <w:iCs/>
          <w:color w:val="000000"/>
          <w:sz w:val="22"/>
          <w:szCs w:val="22"/>
        </w:rPr>
        <w:t xml:space="preserve">, Ira </w:t>
      </w:r>
      <w:proofErr w:type="spellStart"/>
      <w:r w:rsidRPr="00CA2DDE">
        <w:rPr>
          <w:b/>
          <w:iCs/>
          <w:color w:val="000000"/>
          <w:sz w:val="22"/>
          <w:szCs w:val="22"/>
        </w:rPr>
        <w:t>Irviana</w:t>
      </w:r>
      <w:proofErr w:type="spellEnd"/>
    </w:p>
    <w:p w14:paraId="659000C7" w14:textId="02666B8D" w:rsidR="00794449" w:rsidRPr="00620076" w:rsidRDefault="00F367EB" w:rsidP="00E50DF4">
      <w:pPr>
        <w:jc w:val="center"/>
        <w:rPr>
          <w:bCs/>
          <w:sz w:val="20"/>
          <w:szCs w:val="20"/>
        </w:rPr>
      </w:pPr>
      <w:r w:rsidRPr="00F367EB">
        <w:rPr>
          <w:bCs/>
          <w:color w:val="000000"/>
          <w:sz w:val="20"/>
          <w:szCs w:val="20"/>
        </w:rPr>
        <w:t>Fakultas Keguruan dan Ilmu Pendidikan, Universitas Islam Makassar, Indonesia</w:t>
      </w:r>
    </w:p>
    <w:p w14:paraId="2EC2AD51" w14:textId="77777777" w:rsidR="00974AE2" w:rsidRPr="00620076"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620076"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620076" w:rsidRDefault="00A93EE3" w:rsidP="00B61EC2">
            <w:pPr>
              <w:spacing w:before="60"/>
              <w:rPr>
                <w:b/>
                <w:sz w:val="20"/>
                <w:szCs w:val="20"/>
              </w:rPr>
            </w:pPr>
            <w:r w:rsidRPr="00620076">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620076" w:rsidRDefault="00A93EE3" w:rsidP="009F5693">
            <w:pPr>
              <w:spacing w:before="60"/>
              <w:jc w:val="both"/>
              <w:rPr>
                <w:b/>
                <w:bCs/>
                <w:iCs/>
                <w:sz w:val="20"/>
                <w:szCs w:val="20"/>
              </w:rPr>
            </w:pPr>
            <w:r w:rsidRPr="00620076">
              <w:rPr>
                <w:b/>
                <w:bCs/>
                <w:iCs/>
                <w:sz w:val="20"/>
                <w:szCs w:val="20"/>
              </w:rPr>
              <w:t>Abstract:</w:t>
            </w:r>
          </w:p>
        </w:tc>
      </w:tr>
      <w:tr w:rsidR="00A93EE3" w:rsidRPr="00620076" w14:paraId="59903910" w14:textId="77777777" w:rsidTr="00A92BED">
        <w:trPr>
          <w:trHeight w:val="970"/>
        </w:trPr>
        <w:tc>
          <w:tcPr>
            <w:tcW w:w="3167" w:type="dxa"/>
            <w:tcBorders>
              <w:right w:val="single" w:sz="4" w:space="0" w:color="auto"/>
            </w:tcBorders>
            <w:shd w:val="clear" w:color="auto" w:fill="auto"/>
          </w:tcPr>
          <w:p w14:paraId="3F181BFB" w14:textId="56C12273" w:rsidR="00A047EA" w:rsidRPr="006A1B5B" w:rsidRDefault="00A047EA" w:rsidP="00A047EA">
            <w:pPr>
              <w:rPr>
                <w:bCs/>
                <w:sz w:val="20"/>
                <w:szCs w:val="20"/>
                <w:lang w:val="fi-FI"/>
              </w:rPr>
            </w:pPr>
            <w:r w:rsidRPr="006A1B5B">
              <w:rPr>
                <w:bCs/>
                <w:sz w:val="20"/>
                <w:szCs w:val="20"/>
                <w:lang w:val="fi-FI"/>
              </w:rPr>
              <w:t>Received: May 1</w:t>
            </w:r>
            <w:r w:rsidR="006A1B5B" w:rsidRPr="006A1B5B">
              <w:rPr>
                <w:bCs/>
                <w:sz w:val="20"/>
                <w:szCs w:val="20"/>
                <w:lang w:val="fi-FI"/>
              </w:rPr>
              <w:t>4</w:t>
            </w:r>
            <w:r w:rsidRPr="006A1B5B">
              <w:rPr>
                <w:bCs/>
                <w:sz w:val="20"/>
                <w:szCs w:val="20"/>
                <w:lang w:val="fi-FI"/>
              </w:rPr>
              <w:t>, 2023</w:t>
            </w:r>
          </w:p>
          <w:p w14:paraId="1AF63039" w14:textId="66973F97" w:rsidR="00A047EA" w:rsidRPr="006A1B5B" w:rsidRDefault="00A047EA" w:rsidP="00A047EA">
            <w:pPr>
              <w:rPr>
                <w:bCs/>
                <w:sz w:val="20"/>
                <w:szCs w:val="20"/>
                <w:lang w:val="fi-FI"/>
              </w:rPr>
            </w:pPr>
            <w:r w:rsidRPr="006A1B5B">
              <w:rPr>
                <w:bCs/>
                <w:sz w:val="20"/>
                <w:szCs w:val="20"/>
                <w:lang w:val="fi-FI"/>
              </w:rPr>
              <w:t xml:space="preserve">Revised: </w:t>
            </w:r>
            <w:r w:rsidR="006A1B5B" w:rsidRPr="006A1B5B">
              <w:rPr>
                <w:bCs/>
                <w:sz w:val="20"/>
                <w:szCs w:val="20"/>
                <w:lang w:val="fi-FI"/>
              </w:rPr>
              <w:t>September</w:t>
            </w:r>
            <w:r w:rsidRPr="006A1B5B">
              <w:rPr>
                <w:bCs/>
                <w:sz w:val="20"/>
                <w:szCs w:val="20"/>
                <w:lang w:val="fi-FI"/>
              </w:rPr>
              <w:t xml:space="preserve"> </w:t>
            </w:r>
            <w:r w:rsidR="006A1B5B" w:rsidRPr="006A1B5B">
              <w:rPr>
                <w:bCs/>
                <w:sz w:val="20"/>
                <w:szCs w:val="20"/>
                <w:lang w:val="fi-FI"/>
              </w:rPr>
              <w:t>25</w:t>
            </w:r>
            <w:r w:rsidRPr="006A1B5B">
              <w:rPr>
                <w:bCs/>
                <w:sz w:val="20"/>
                <w:szCs w:val="20"/>
                <w:lang w:val="fi-FI"/>
              </w:rPr>
              <w:t>, 202</w:t>
            </w:r>
            <w:r w:rsidR="006A1B5B" w:rsidRPr="006A1B5B">
              <w:rPr>
                <w:bCs/>
                <w:sz w:val="20"/>
                <w:szCs w:val="20"/>
                <w:lang w:val="fi-FI"/>
              </w:rPr>
              <w:t>3</w:t>
            </w:r>
            <w:r w:rsidRPr="006A1B5B">
              <w:rPr>
                <w:bCs/>
                <w:sz w:val="20"/>
                <w:szCs w:val="20"/>
                <w:lang w:val="fi-FI"/>
              </w:rPr>
              <w:t xml:space="preserve"> </w:t>
            </w:r>
          </w:p>
          <w:p w14:paraId="6E8F65D5" w14:textId="663164F9" w:rsidR="00A93EE3" w:rsidRPr="006A1B5B" w:rsidRDefault="00A047EA" w:rsidP="00A047EA">
            <w:pPr>
              <w:rPr>
                <w:bCs/>
                <w:sz w:val="20"/>
                <w:szCs w:val="20"/>
              </w:rPr>
            </w:pPr>
            <w:r w:rsidRPr="006A1B5B">
              <w:rPr>
                <w:bCs/>
                <w:sz w:val="20"/>
                <w:szCs w:val="20"/>
                <w:lang w:val="fi-FI"/>
              </w:rPr>
              <w:t xml:space="preserve">Accepted: </w:t>
            </w:r>
            <w:r w:rsidR="006A1B5B" w:rsidRPr="006A1B5B">
              <w:rPr>
                <w:bCs/>
                <w:sz w:val="20"/>
                <w:szCs w:val="20"/>
                <w:lang w:val="fi-FI"/>
              </w:rPr>
              <w:t>Desember</w:t>
            </w:r>
            <w:r w:rsidRPr="006A1B5B">
              <w:rPr>
                <w:bCs/>
                <w:sz w:val="20"/>
                <w:szCs w:val="20"/>
                <w:lang w:val="fi-FI"/>
              </w:rPr>
              <w:t xml:space="preserve"> 1</w:t>
            </w:r>
            <w:r w:rsidR="006A1B5B" w:rsidRPr="006A1B5B">
              <w:rPr>
                <w:bCs/>
                <w:sz w:val="20"/>
                <w:szCs w:val="20"/>
                <w:lang w:val="fi-FI"/>
              </w:rPr>
              <w:t>4</w:t>
            </w:r>
            <w:r w:rsidRPr="006A1B5B">
              <w:rPr>
                <w:bCs/>
                <w:sz w:val="20"/>
                <w:szCs w:val="20"/>
                <w:lang w:val="fi-FI"/>
              </w:rPr>
              <w:t>, 202</w:t>
            </w:r>
            <w:r w:rsidR="006A1B5B" w:rsidRPr="006A1B5B">
              <w:rPr>
                <w:bCs/>
                <w:sz w:val="20"/>
                <w:szCs w:val="20"/>
                <w:lang w:val="fi-FI"/>
              </w:rPr>
              <w:t>3</w:t>
            </w:r>
          </w:p>
          <w:p w14:paraId="6C97858C" w14:textId="0EA8AD32" w:rsidR="00A93EE3" w:rsidRPr="006B4707" w:rsidRDefault="00A93EE3" w:rsidP="00E16BB7">
            <w:pPr>
              <w:rPr>
                <w:b/>
                <w:color w:val="EE0000"/>
                <w:sz w:val="20"/>
                <w:szCs w:val="20"/>
              </w:rPr>
            </w:pPr>
          </w:p>
        </w:tc>
        <w:tc>
          <w:tcPr>
            <w:tcW w:w="5810" w:type="dxa"/>
            <w:vMerge w:val="restart"/>
            <w:tcBorders>
              <w:left w:val="single" w:sz="4" w:space="0" w:color="auto"/>
            </w:tcBorders>
            <w:shd w:val="clear" w:color="auto" w:fill="E2EFD9" w:themeFill="accent6" w:themeFillTint="33"/>
          </w:tcPr>
          <w:p w14:paraId="0BEB3656" w14:textId="6A1C4528" w:rsidR="00AC6340" w:rsidRPr="00620076" w:rsidRDefault="00006D00" w:rsidP="009F5693">
            <w:pPr>
              <w:spacing w:after="120"/>
              <w:ind w:right="23"/>
              <w:jc w:val="both"/>
              <w:rPr>
                <w:b/>
                <w:bCs/>
                <w:iCs/>
                <w:sz w:val="20"/>
                <w:szCs w:val="20"/>
              </w:rPr>
            </w:pPr>
            <w:r w:rsidRPr="00006D00">
              <w:rPr>
                <w:sz w:val="20"/>
                <w:szCs w:val="20"/>
              </w:rPr>
              <w:t>The use of technology in elementary school education in Indonesia remains relatively low. However, students' interest in technology is increasing. This research aims to analyze efforts to improve students' science learning outcomes through the implementation of video-based interactive multimedia learning media using the Powtoon application. This type of research is Classroom Action Research (CAR). The research subjects were 25 fifth-grade elementary school students. Data collection techniques in this research are interviews, observations, tests, and documentation. The data in this research were analyzed using descriptive statistical analysis techniques. Based on the research conducted, the results obtained are: (1) The use of the Powtoon application can help teachers create multimedia in the form of interesting, unique, and interactive learning videos to support the success of the learning process in the classroom. (2) The data from the test results of Cycles I and II show an increase in students' science learning outcomes after participating in lessons that implemented video-based interactive multimedia created using the Powtoon application. This research has implications for the need for teachers to improve their professional competence in the use of technology as a learning media and tool. This must be done not only to make learning interesting and interactive, but also to make students accustomed to the use of technology in learning.</w:t>
            </w:r>
          </w:p>
        </w:tc>
      </w:tr>
      <w:tr w:rsidR="00A93EE3" w:rsidRPr="00620076"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6A1B5B" w:rsidRDefault="00BD326D" w:rsidP="00B61EC2">
            <w:pPr>
              <w:spacing w:before="60"/>
              <w:rPr>
                <w:bCs/>
                <w:sz w:val="20"/>
                <w:szCs w:val="20"/>
              </w:rPr>
            </w:pPr>
            <w:r w:rsidRPr="006A1B5B">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620076" w:rsidRDefault="00A93EE3" w:rsidP="004A7F92">
            <w:pPr>
              <w:jc w:val="both"/>
              <w:rPr>
                <w:b/>
                <w:bCs/>
                <w:iCs/>
                <w:sz w:val="20"/>
                <w:szCs w:val="20"/>
              </w:rPr>
            </w:pPr>
          </w:p>
        </w:tc>
      </w:tr>
      <w:tr w:rsidR="00A93EE3" w:rsidRPr="00620076"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6A1B5B" w:rsidRDefault="00A93EE3" w:rsidP="00B61EC2">
            <w:pPr>
              <w:rPr>
                <w:b/>
                <w:i/>
                <w:iCs/>
                <w:sz w:val="20"/>
                <w:szCs w:val="20"/>
              </w:rPr>
            </w:pPr>
            <w:r w:rsidRPr="006A1B5B">
              <w:rPr>
                <w:b/>
                <w:i/>
                <w:iCs/>
                <w:sz w:val="20"/>
                <w:szCs w:val="20"/>
              </w:rPr>
              <w:t xml:space="preserve">Address: </w:t>
            </w:r>
          </w:p>
          <w:p w14:paraId="403D8605" w14:textId="71842A2F" w:rsidR="00A93EE3" w:rsidRPr="006A1B5B" w:rsidRDefault="00A047EA" w:rsidP="00B61EC2">
            <w:pPr>
              <w:rPr>
                <w:bCs/>
                <w:sz w:val="20"/>
                <w:szCs w:val="20"/>
              </w:rPr>
            </w:pPr>
            <w:r w:rsidRPr="006A1B5B">
              <w:rPr>
                <w:bCs/>
                <w:sz w:val="20"/>
                <w:szCs w:val="20"/>
              </w:rPr>
              <w:t>Jl. Perintis Kemerdekaan KM 9 No 29, Tamalanrea, Kota Makassar, Indonesia</w:t>
            </w:r>
            <w:r w:rsidR="00646256" w:rsidRPr="006A1B5B">
              <w:rPr>
                <w:bCs/>
                <w:sz w:val="20"/>
                <w:szCs w:val="20"/>
              </w:rPr>
              <w:t xml:space="preserve"> 90245</w:t>
            </w:r>
          </w:p>
          <w:p w14:paraId="134B3527" w14:textId="77777777" w:rsidR="00A93EE3" w:rsidRPr="006A1B5B" w:rsidRDefault="00A93EE3" w:rsidP="00B61EC2">
            <w:pPr>
              <w:rPr>
                <w:b/>
                <w:i/>
                <w:iCs/>
                <w:sz w:val="20"/>
                <w:szCs w:val="20"/>
              </w:rPr>
            </w:pPr>
            <w:r w:rsidRPr="006A1B5B">
              <w:rPr>
                <w:b/>
                <w:i/>
                <w:iCs/>
                <w:sz w:val="20"/>
                <w:szCs w:val="20"/>
              </w:rPr>
              <w:t>Email:</w:t>
            </w:r>
          </w:p>
          <w:p w14:paraId="4742C9A5" w14:textId="3A7F3522" w:rsidR="00A93EE3" w:rsidRPr="006A1B5B" w:rsidRDefault="00BE1F3E" w:rsidP="00B61EC2">
            <w:pPr>
              <w:rPr>
                <w:bCs/>
                <w:sz w:val="20"/>
                <w:szCs w:val="20"/>
              </w:rPr>
            </w:pPr>
            <w:r w:rsidRPr="00BE1F3E">
              <w:rPr>
                <w:bCs/>
                <w:sz w:val="20"/>
                <w:szCs w:val="20"/>
                <w:lang w:val="fi-FI"/>
              </w:rPr>
              <w:t>nurafrianiamalia002@gmail.com</w:t>
            </w:r>
          </w:p>
          <w:p w14:paraId="7B20899D" w14:textId="0828B765" w:rsidR="00A93EE3" w:rsidRPr="006A1B5B"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620076" w:rsidRDefault="00A93EE3" w:rsidP="004A7F92">
            <w:pPr>
              <w:jc w:val="both"/>
              <w:rPr>
                <w:b/>
                <w:bCs/>
                <w:iCs/>
                <w:sz w:val="20"/>
                <w:szCs w:val="20"/>
              </w:rPr>
            </w:pPr>
          </w:p>
        </w:tc>
      </w:tr>
      <w:tr w:rsidR="00A93EE3" w:rsidRPr="00620076"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620076" w:rsidRDefault="00BD326D" w:rsidP="00B61EC2">
            <w:pPr>
              <w:spacing w:before="60"/>
              <w:rPr>
                <w:bCs/>
                <w:sz w:val="20"/>
                <w:szCs w:val="20"/>
              </w:rPr>
            </w:pPr>
            <w:r w:rsidRPr="00620076">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620076" w:rsidRDefault="00A93EE3" w:rsidP="004A7F92">
            <w:pPr>
              <w:jc w:val="both"/>
              <w:rPr>
                <w:b/>
                <w:bCs/>
                <w:iCs/>
                <w:sz w:val="20"/>
                <w:szCs w:val="20"/>
              </w:rPr>
            </w:pPr>
          </w:p>
        </w:tc>
      </w:tr>
      <w:tr w:rsidR="00A93EE3" w:rsidRPr="00620076" w14:paraId="0CBD463B" w14:textId="77777777" w:rsidTr="003C3950">
        <w:trPr>
          <w:trHeight w:val="1114"/>
        </w:trPr>
        <w:tc>
          <w:tcPr>
            <w:tcW w:w="3167" w:type="dxa"/>
            <w:tcBorders>
              <w:right w:val="single" w:sz="4" w:space="0" w:color="auto"/>
            </w:tcBorders>
            <w:shd w:val="clear" w:color="auto" w:fill="auto"/>
          </w:tcPr>
          <w:p w14:paraId="549EDD04" w14:textId="193B36D1" w:rsidR="00A93EE3" w:rsidRPr="00620076" w:rsidRDefault="00814709" w:rsidP="005E5EFA">
            <w:pPr>
              <w:rPr>
                <w:bCs/>
                <w:sz w:val="20"/>
                <w:szCs w:val="20"/>
              </w:rPr>
            </w:pPr>
            <w:r w:rsidRPr="00814709">
              <w:rPr>
                <w:iCs/>
                <w:color w:val="000000"/>
                <w:sz w:val="20"/>
                <w:szCs w:val="20"/>
                <w:lang w:val="fi-FI"/>
              </w:rPr>
              <w:t>interactive media, learning outcomes, learning video, Powtoon, science learning</w:t>
            </w:r>
          </w:p>
        </w:tc>
        <w:tc>
          <w:tcPr>
            <w:tcW w:w="5810" w:type="dxa"/>
            <w:vMerge/>
            <w:tcBorders>
              <w:left w:val="single" w:sz="4" w:space="0" w:color="auto"/>
            </w:tcBorders>
            <w:shd w:val="clear" w:color="auto" w:fill="E2EFD9" w:themeFill="accent6" w:themeFillTint="33"/>
          </w:tcPr>
          <w:p w14:paraId="6D91C847" w14:textId="77777777" w:rsidR="00A93EE3" w:rsidRPr="00620076" w:rsidRDefault="00A93EE3" w:rsidP="004A7F92">
            <w:pPr>
              <w:jc w:val="both"/>
              <w:rPr>
                <w:b/>
                <w:bCs/>
                <w:iCs/>
                <w:sz w:val="20"/>
                <w:szCs w:val="20"/>
              </w:rPr>
            </w:pPr>
          </w:p>
        </w:tc>
      </w:tr>
    </w:tbl>
    <w:p w14:paraId="260B0204" w14:textId="77777777" w:rsidR="00F47BE9" w:rsidRPr="00620076" w:rsidRDefault="00F47BE9" w:rsidP="00F4317A">
      <w:pPr>
        <w:jc w:val="center"/>
        <w:rPr>
          <w:rFonts w:cs="Arial"/>
          <w:b/>
          <w:lang w:eastAsia="id-ID"/>
        </w:rPr>
      </w:pPr>
    </w:p>
    <w:p w14:paraId="0F592068" w14:textId="48C30241" w:rsidR="00F47BE9" w:rsidRPr="00620076" w:rsidRDefault="00B26407" w:rsidP="00F47BE9">
      <w:pPr>
        <w:tabs>
          <w:tab w:val="left" w:pos="340"/>
        </w:tabs>
        <w:spacing w:line="276" w:lineRule="auto"/>
        <w:rPr>
          <w:b/>
          <w:caps/>
        </w:rPr>
      </w:pPr>
      <w:r w:rsidRPr="00620076">
        <w:rPr>
          <w:b/>
          <w:caps/>
        </w:rPr>
        <w:t>PENDAHULUAN</w:t>
      </w:r>
    </w:p>
    <w:p w14:paraId="43B84751" w14:textId="636F3024" w:rsidR="00530E96" w:rsidRDefault="00846463" w:rsidP="00037D84">
      <w:pPr>
        <w:autoSpaceDE w:val="0"/>
        <w:autoSpaceDN w:val="0"/>
        <w:adjustRightInd w:val="0"/>
        <w:spacing w:line="276" w:lineRule="auto"/>
        <w:ind w:firstLine="720"/>
        <w:jc w:val="both"/>
      </w:pPr>
      <w:r>
        <w:t xml:space="preserve">Di era </w:t>
      </w:r>
      <w:r w:rsidRPr="00846463">
        <w:t>milenial</w:t>
      </w:r>
      <w:r>
        <w:t xml:space="preserve"> saat ini tantangan yang dihadapi guru jauh lebih besar dari era sebelumnya</w:t>
      </w:r>
      <w:r w:rsidR="00331DAD">
        <w:t xml:space="preserve"> </w:t>
      </w:r>
      <w:r w:rsidR="00331DAD" w:rsidRPr="00304375">
        <w:fldChar w:fldCharType="begin" w:fldLock="1"/>
      </w:r>
      <w:r w:rsidR="005A5D72" w:rsidRPr="00304375">
        <w:instrText>ADDIN CSL_CITATION {"citationItems":[{"id":"ITEM-1","itemData":{"ISSN":"2656-4459","author":[{"dropping-particle":"","family":"Mansir","given":"Firman","non-dropping-particle":"","parse-names":false,"suffix":""}],"container-title":"Jurnal IKA PGSD (Ikatan Alumni PGSD) Unars","id":"ITEM-1","issue":"2","issued":{"date-parts":[["2020"]]},"page":"293-303","title":"Kesejahteraan dan kualitas guru sebagai ujung tombak pendidikan nasional era digital","type":"article-journal","volume":"8"},"uris":["http://www.mendeley.com/documents/?uuid=66686319-2e8c-4ba6-a9fb-681d55e387ff"]}],"mendeley":{"formattedCitation":"(Mansir 2020)","plainTextFormattedCitation":"(Mansir 2020)","previouslyFormattedCitation":"(Mansir 2020)"},"properties":{"noteIndex":0},"schema":"https://github.com/citation-style-language/schema/raw/master/csl-citation.json"}</w:instrText>
      </w:r>
      <w:r w:rsidR="00331DAD" w:rsidRPr="00304375">
        <w:fldChar w:fldCharType="separate"/>
      </w:r>
      <w:r w:rsidR="00331DAD" w:rsidRPr="00304375">
        <w:rPr>
          <w:noProof/>
        </w:rPr>
        <w:t xml:space="preserve">(Mansir </w:t>
      </w:r>
      <w:hyperlink w:anchor="Mansir20" w:history="1">
        <w:r w:rsidR="00331DAD" w:rsidRPr="00304375">
          <w:rPr>
            <w:rStyle w:val="Hyperlink"/>
            <w:noProof/>
            <w:u w:val="none"/>
          </w:rPr>
          <w:t>2020</w:t>
        </w:r>
      </w:hyperlink>
      <w:r w:rsidR="00331DAD" w:rsidRPr="00304375">
        <w:rPr>
          <w:noProof/>
        </w:rPr>
        <w:t>)</w:t>
      </w:r>
      <w:r w:rsidR="00331DAD" w:rsidRPr="00304375">
        <w:fldChar w:fldCharType="end"/>
      </w:r>
      <w:r w:rsidR="00530E96" w:rsidRPr="00304375">
        <w:t>.</w:t>
      </w:r>
      <w:r w:rsidRPr="00304375">
        <w:t xml:space="preserve"> </w:t>
      </w:r>
      <w:r w:rsidR="00530E96" w:rsidRPr="00304375">
        <w:t xml:space="preserve">Guru </w:t>
      </w:r>
      <w:r w:rsidRPr="00304375">
        <w:t xml:space="preserve">zaman sekarang </w:t>
      </w:r>
      <w:r w:rsidR="00530E96" w:rsidRPr="00304375">
        <w:t>dituntut mengikuti kebijakan pemerintah dan memenuhi</w:t>
      </w:r>
      <w:r w:rsidRPr="00304375">
        <w:t xml:space="preserve"> kebutuhan masyarakat akan pendidikan di era revolusi industri</w:t>
      </w:r>
      <w:r w:rsidR="009A36FF" w:rsidRPr="00304375">
        <w:t xml:space="preserve"> </w:t>
      </w:r>
      <w:r w:rsidR="009A36FF" w:rsidRPr="00304375">
        <w:fldChar w:fldCharType="begin" w:fldLock="1"/>
      </w:r>
      <w:r w:rsidR="00331DAD" w:rsidRPr="00304375">
        <w:instrText>ADDIN CSL_CITATION {"citationItems":[{"id":"ITEM-1","itemData":{"ISSN":"2746-4393","author":[{"dropping-particle":"","family":"Sitanggang","given":"Ronny","non-dropping-particle":"","parse-names":false,"suffix":""},{"dropping-particle":"","family":"Ruslan","given":"Dede","non-dropping-particle":"","parse-names":false,"suffix":""}],"container-title":"Jurnal Ilmiah Teunuleh","id":"ITEM-1","issue":"1","issued":{"date-parts":[["2022"]]},"page":"69-77","title":"Effectiveness of Environment-Based Differentiated Learning Design to Improve Learning Outcomes of Elementary School Students","type":"article-journal","volume":"3"},"uris":["http://www.mendeley.com/documents/?uuid=092f8392-15a3-4593-b0f1-28f78e349f98"]}],"mendeley":{"formattedCitation":"(Sitanggang and Ruslan 2022)","plainTextFormattedCitation":"(Sitanggang and Ruslan 2022)","previouslyFormattedCitation":"(Sitanggang and Ruslan 2022)"},"properties":{"noteIndex":0},"schema":"https://github.com/citation-style-language/schema/raw/master/csl-citation.json"}</w:instrText>
      </w:r>
      <w:r w:rsidR="009A36FF" w:rsidRPr="00304375">
        <w:fldChar w:fldCharType="separate"/>
      </w:r>
      <w:r w:rsidR="009A36FF" w:rsidRPr="00304375">
        <w:rPr>
          <w:noProof/>
        </w:rPr>
        <w:t xml:space="preserve">(Sitanggang </w:t>
      </w:r>
      <w:r w:rsidR="003D559F">
        <w:rPr>
          <w:noProof/>
        </w:rPr>
        <w:t>dan</w:t>
      </w:r>
      <w:r w:rsidR="009A36FF" w:rsidRPr="00304375">
        <w:rPr>
          <w:noProof/>
        </w:rPr>
        <w:t xml:space="preserve"> Ruslan </w:t>
      </w:r>
      <w:hyperlink w:anchor="Sitanggang" w:history="1">
        <w:r w:rsidR="009A36FF" w:rsidRPr="00304375">
          <w:rPr>
            <w:rStyle w:val="Hyperlink"/>
            <w:noProof/>
            <w:u w:val="none"/>
          </w:rPr>
          <w:t>2022</w:t>
        </w:r>
      </w:hyperlink>
      <w:r w:rsidR="009A36FF" w:rsidRPr="00304375">
        <w:rPr>
          <w:noProof/>
        </w:rPr>
        <w:t>)</w:t>
      </w:r>
      <w:r w:rsidR="009A36FF" w:rsidRPr="00304375">
        <w:fldChar w:fldCharType="end"/>
      </w:r>
      <w:r w:rsidR="00530E96" w:rsidRPr="00304375">
        <w:t>.</w:t>
      </w:r>
      <w:r w:rsidRPr="00304375">
        <w:t xml:space="preserve">  Peraturan Menteri Pendidikan dan Kebudayaan RI Nomor 81A Tahun 2013 menyatakan bahwa prinsip pengembangan rencana pelaksanaan pembelajaran menerapkan teknologi, informasi dan komunikasi dalam proses pembelajaran. Undang-undang No</w:t>
      </w:r>
      <w:r w:rsidR="00874915" w:rsidRPr="00304375">
        <w:t>mor</w:t>
      </w:r>
      <w:r w:rsidRPr="00304375">
        <w:t xml:space="preserve"> 20 Tahun 2003 tentang Sistem Pendidikan Nasional juga menyatakan bahwa pendidikan nasional </w:t>
      </w:r>
      <w:r w:rsidR="00530E96" w:rsidRPr="00304375">
        <w:t>harus</w:t>
      </w:r>
      <w:r w:rsidRPr="00304375">
        <w:t xml:space="preserve"> tanggap terhadap tuntutan perubahan zaman</w:t>
      </w:r>
      <w:r w:rsidR="00331DAD" w:rsidRPr="00304375">
        <w:t xml:space="preserve"> </w:t>
      </w:r>
      <w:r w:rsidR="00331DAD" w:rsidRPr="00304375">
        <w:fldChar w:fldCharType="begin" w:fldLock="1"/>
      </w:r>
      <w:r w:rsidR="00331DAD" w:rsidRPr="00304375">
        <w:instrText>ADDIN CSL_CITATION {"citationItems":[{"id":"ITEM-1","itemData":{"ISSN":"2089-1431","author":[{"dropping-particle":"","family":"Mansir","given":"Firman","non-dropping-particle":"","parse-names":false,"suffix":""}],"container-title":"Paudia","id":"ITEM-1","issue":"1","issued":{"date-parts":[["2022"]]},"page":"387-399","publisher":"Universitas PGRI Semarang","title":"Tantangan dan ancaman anak Indonesia: Potret pendidikan nasional era digital","type":"article-journal","volume":"11"},"uris":["http://www.mendeley.com/documents/?uuid=140c8e54-14ec-46ba-ba82-f9d1aff18865"]}],"mendeley":{"formattedCitation":"(Mansir 2022)","plainTextFormattedCitation":"(Mansir 2022)","previouslyFormattedCitation":"(Mansir 2022)"},"properties":{"noteIndex":0},"schema":"https://github.com/citation-style-language/schema/raw/master/csl-citation.json"}</w:instrText>
      </w:r>
      <w:r w:rsidR="00331DAD" w:rsidRPr="00304375">
        <w:fldChar w:fldCharType="separate"/>
      </w:r>
      <w:r w:rsidR="00331DAD" w:rsidRPr="00304375">
        <w:rPr>
          <w:noProof/>
        </w:rPr>
        <w:t xml:space="preserve">(Mansir </w:t>
      </w:r>
      <w:hyperlink w:anchor="Mansir22" w:history="1">
        <w:r w:rsidR="00331DAD" w:rsidRPr="00304375">
          <w:rPr>
            <w:rStyle w:val="Hyperlink"/>
            <w:noProof/>
            <w:u w:val="none"/>
          </w:rPr>
          <w:t>2022</w:t>
        </w:r>
      </w:hyperlink>
      <w:r w:rsidR="00331DAD" w:rsidRPr="00304375">
        <w:rPr>
          <w:noProof/>
        </w:rPr>
        <w:t>)</w:t>
      </w:r>
      <w:r w:rsidR="00331DAD" w:rsidRPr="00304375">
        <w:fldChar w:fldCharType="end"/>
      </w:r>
      <w:r w:rsidR="00331DAD" w:rsidRPr="00304375">
        <w:t xml:space="preserve"> </w:t>
      </w:r>
      <w:r w:rsidR="00331DAD" w:rsidRPr="00304375">
        <w:fldChar w:fldCharType="begin" w:fldLock="1"/>
      </w:r>
      <w:r w:rsidR="00331DAD" w:rsidRPr="00304375">
        <w:instrText>ADDIN CSL_CITATION {"citationItems":[{"id":"ITEM-1","itemData":{"ISSN":"2715-6796","author":[{"dropping-particle":"","family":"Kusnandi","given":"Kusnandi","non-dropping-particle":"","parse-names":false,"suffix":""}],"container-title":"Jurnal Wahana Pendidikan","id":"ITEM-1","issue":"1","issued":{"date-parts":[["2019"]]},"page":"1-14","title":"Mengartikulasikan perencanaan pendidikan di era digital","type":"article-journal","volume":"6"},"uris":["http://www.mendeley.com/documents/?uuid=b65a5710-3483-48b5-a2ee-99fb093fca2b"]}],"mendeley":{"formattedCitation":"(Kusnandi 2019)","plainTextFormattedCitation":"(Kusnandi 2019)","previouslyFormattedCitation":"(Kusnandi 2019)"},"properties":{"noteIndex":0},"schema":"https://github.com/citation-style-language/schema/raw/master/csl-citation.json"}</w:instrText>
      </w:r>
      <w:r w:rsidR="00331DAD" w:rsidRPr="00304375">
        <w:fldChar w:fldCharType="separate"/>
      </w:r>
      <w:r w:rsidR="00331DAD" w:rsidRPr="00304375">
        <w:rPr>
          <w:noProof/>
        </w:rPr>
        <w:t xml:space="preserve">(Kusnandi </w:t>
      </w:r>
      <w:hyperlink w:anchor="Kusnandi" w:history="1">
        <w:r w:rsidR="00331DAD" w:rsidRPr="00304375">
          <w:rPr>
            <w:rStyle w:val="Hyperlink"/>
            <w:noProof/>
            <w:u w:val="none"/>
          </w:rPr>
          <w:t>2019</w:t>
        </w:r>
      </w:hyperlink>
      <w:r w:rsidR="00331DAD" w:rsidRPr="00304375">
        <w:rPr>
          <w:noProof/>
        </w:rPr>
        <w:t>)</w:t>
      </w:r>
      <w:r w:rsidR="00331DAD" w:rsidRPr="00304375">
        <w:fldChar w:fldCharType="end"/>
      </w:r>
      <w:r w:rsidRPr="00304375">
        <w:t>.</w:t>
      </w:r>
      <w:r w:rsidRPr="00846463">
        <w:t xml:space="preserve"> </w:t>
      </w:r>
    </w:p>
    <w:p w14:paraId="55CF14E7" w14:textId="15A89E9B" w:rsidR="007B3DFF" w:rsidRPr="00EE4CA2" w:rsidRDefault="00530E96" w:rsidP="00846463">
      <w:pPr>
        <w:autoSpaceDE w:val="0"/>
        <w:autoSpaceDN w:val="0"/>
        <w:adjustRightInd w:val="0"/>
        <w:spacing w:line="276" w:lineRule="auto"/>
        <w:ind w:firstLine="720"/>
        <w:jc w:val="both"/>
      </w:pPr>
      <w:r w:rsidRPr="00846463">
        <w:t>Perkembangan</w:t>
      </w:r>
      <w:r w:rsidRPr="008948CA">
        <w:t xml:space="preserve"> pendidikan saat ini sudah</w:t>
      </w:r>
      <w:r w:rsidRPr="00846463">
        <w:t xml:space="preserve"> </w:t>
      </w:r>
      <w:r w:rsidRPr="008948CA">
        <w:t>terkena dampak oleh adanya perkembangan</w:t>
      </w:r>
      <w:r>
        <w:t xml:space="preserve"> </w:t>
      </w:r>
      <w:r w:rsidRPr="008948CA">
        <w:t xml:space="preserve">teknologi. </w:t>
      </w:r>
      <w:r w:rsidR="00A86591">
        <w:t>Sayangnya pesatnya perkembangan teknologi tidak berbanding lurus dengan pening</w:t>
      </w:r>
      <w:r w:rsidR="00037D84">
        <w:softHyphen/>
      </w:r>
      <w:r w:rsidR="00A86591">
        <w:lastRenderedPageBreak/>
        <w:t>katan kualitas guru dalam memanfaatkan teknologi sebagai alat dan media pembelajaran</w:t>
      </w:r>
      <w:r w:rsidR="005A5D72">
        <w:t xml:space="preserve"> </w:t>
      </w:r>
      <w:r w:rsidR="005A5D72" w:rsidRPr="00EE4CA2">
        <w:fldChar w:fldCharType="begin" w:fldLock="1"/>
      </w:r>
      <w:r w:rsidR="005A5D72" w:rsidRPr="00EE4CA2">
        <w:instrText>ADDIN CSL_CITATION {"citationItems":[{"id":"ITEM-1","itemData":{"DOI":"10.21831/cp.v43i1.41760","author":[{"dropping-particle":"","family":"Husnaeni","given":"Husnaeni","non-dropping-particle":"","parse-names":false,"suffix":""},{"dropping-particle":"","family":"Burga","given":"Muhammad Alqadri","non-dropping-particle":"","parse-names":false,"suffix":""}],"container-title":"Cakrawala Pendidikan","id":"ITEM-1","issue":"1","issued":{"date-parts":[["2024"]]},"title":"Supervisors’ Role Quality and its Effect on the Students’ Ability in Compiling Reports","type":"article-journal","volume":"43"},"uris":["http://www.mendeley.com/documents/?uuid=fa32b27e-055c-41c7-9a1d-6c45aec848b2"]}],"mendeley":{"formattedCitation":"(Husnaeni and Burga 2024)","plainTextFormattedCitation":"(Husnaeni and Burga 2024)","previouslyFormattedCitation":"(Husnaeni and Burga 2024)"},"properties":{"noteIndex":0},"schema":"https://github.com/citation-style-language/schema/raw/master/csl-citation.json"}</w:instrText>
      </w:r>
      <w:r w:rsidR="005A5D72" w:rsidRPr="00EE4CA2">
        <w:fldChar w:fldCharType="separate"/>
      </w:r>
      <w:r w:rsidR="005A5D72" w:rsidRPr="00EE4CA2">
        <w:rPr>
          <w:noProof/>
        </w:rPr>
        <w:t xml:space="preserve">(Husnaeni </w:t>
      </w:r>
      <w:r w:rsidR="003D559F" w:rsidRPr="00EE4CA2">
        <w:rPr>
          <w:noProof/>
        </w:rPr>
        <w:t>dan</w:t>
      </w:r>
      <w:r w:rsidR="005A5D72" w:rsidRPr="00EE4CA2">
        <w:rPr>
          <w:noProof/>
        </w:rPr>
        <w:t xml:space="preserve"> Burga </w:t>
      </w:r>
      <w:hyperlink w:anchor="Husnaeni" w:history="1">
        <w:r w:rsidR="005A5D72" w:rsidRPr="00EE4CA2">
          <w:rPr>
            <w:rStyle w:val="Hyperlink"/>
            <w:noProof/>
            <w:u w:val="none"/>
          </w:rPr>
          <w:t>2024</w:t>
        </w:r>
      </w:hyperlink>
      <w:r w:rsidR="005A5D72" w:rsidRPr="00EE4CA2">
        <w:rPr>
          <w:noProof/>
        </w:rPr>
        <w:t>)</w:t>
      </w:r>
      <w:r w:rsidR="005A5D72" w:rsidRPr="00EE4CA2">
        <w:fldChar w:fldCharType="end"/>
      </w:r>
      <w:r w:rsidR="00A86591" w:rsidRPr="00EE4CA2">
        <w:t>. Data penelitian menunjukkan s</w:t>
      </w:r>
      <w:r w:rsidR="00A86591" w:rsidRPr="00EE4CA2">
        <w:t xml:space="preserve">ebagian besar proses pembelajaran </w:t>
      </w:r>
      <w:r w:rsidR="00A86591" w:rsidRPr="00EE4CA2">
        <w:t xml:space="preserve">di sekolah dasar </w:t>
      </w:r>
      <w:r w:rsidR="00A86591" w:rsidRPr="00EE4CA2">
        <w:t xml:space="preserve">masih </w:t>
      </w:r>
      <w:r w:rsidR="00A86591" w:rsidRPr="00EE4CA2">
        <w:t xml:space="preserve">menggunakan </w:t>
      </w:r>
      <w:r w:rsidR="00A86591" w:rsidRPr="00EE4CA2">
        <w:t>buku siswa sebagai sumber belajar</w:t>
      </w:r>
      <w:r w:rsidR="00A86591" w:rsidRPr="00EE4CA2">
        <w:t xml:space="preserve"> tanpa dipadukan dengan media pembelajaran yang relevan dengan kebutuhan belajar siswa</w:t>
      </w:r>
      <w:r w:rsidR="005A5D72" w:rsidRPr="00EE4CA2">
        <w:t xml:space="preserve"> </w:t>
      </w:r>
      <w:r w:rsidR="005A5D72" w:rsidRPr="00EE4CA2">
        <w:fldChar w:fldCharType="begin" w:fldLock="1"/>
      </w:r>
      <w:r w:rsidR="003D559F" w:rsidRPr="00EE4CA2">
        <w:instrText>ADDIN CSL_CITATION {"citationItems":[{"id":"ITEM-1","itemData":{"ISSN":"2527-3043","author":[{"dropping-particle":"","family":"Rachmawati","given":"Dwi Novia","non-dropping-particle":"","parse-names":false,"suffix":""},{"dropping-particle":"","family":"Kurnia","given":"Ita","non-dropping-particle":"","parse-names":false,"suffix":""},{"dropping-particle":"","family":"Laila","given":"Alfi","non-dropping-particle":"","parse-names":false,"suffix":""}],"container-title":"Jurnal Pemikiran Dan Pengembangan Sekolah Dasar (JP2SD)","id":"ITEM-1","issue":"1","issued":{"date-parts":[["2023"]]},"page":"106-121","title":"Multimedia interaktif berbasis articulate storyline 3 sebagai alternatif media pembelajaran materi karakteristik geografis Indonesia di Sekolah Dasar","type":"article-journal","volume":"11"},"uris":["http://www.mendeley.com/documents/?uuid=dca796d6-9f43-465d-a000-fd0259062ace"]}],"mendeley":{"formattedCitation":"(Rachmawati, Kurnia, and Laila 2023)","manualFormatting":"(Rachmawati, Kurnia, dan Laila 2023;","plainTextFormattedCitation":"(Rachmawati, Kurnia, and Laila 2023)","previouslyFormattedCitation":"(Rachmawati, Kurnia, and Laila 2023)"},"properties":{"noteIndex":0},"schema":"https://github.com/citation-style-language/schema/raw/master/csl-citation.json"}</w:instrText>
      </w:r>
      <w:r w:rsidR="005A5D72" w:rsidRPr="00EE4CA2">
        <w:fldChar w:fldCharType="separate"/>
      </w:r>
      <w:r w:rsidR="005A5D72" w:rsidRPr="00EE4CA2">
        <w:rPr>
          <w:noProof/>
        </w:rPr>
        <w:t xml:space="preserve">(Rachmawati, Kurnia, </w:t>
      </w:r>
      <w:r w:rsidR="003D559F" w:rsidRPr="00EE4CA2">
        <w:rPr>
          <w:noProof/>
        </w:rPr>
        <w:t>dan</w:t>
      </w:r>
      <w:r w:rsidR="005A5D72" w:rsidRPr="00EE4CA2">
        <w:rPr>
          <w:noProof/>
        </w:rPr>
        <w:t xml:space="preserve"> Laila </w:t>
      </w:r>
      <w:hyperlink w:anchor="Rachmawati" w:history="1">
        <w:r w:rsidR="005A5D72" w:rsidRPr="00EE4CA2">
          <w:rPr>
            <w:rStyle w:val="Hyperlink"/>
            <w:noProof/>
            <w:u w:val="none"/>
          </w:rPr>
          <w:t>2023</w:t>
        </w:r>
      </w:hyperlink>
      <w:r w:rsidR="003D559F" w:rsidRPr="00EE4CA2">
        <w:rPr>
          <w:noProof/>
        </w:rPr>
        <w:t>;</w:t>
      </w:r>
      <w:r w:rsidR="005A5D72" w:rsidRPr="00EE4CA2">
        <w:fldChar w:fldCharType="end"/>
      </w:r>
      <w:r w:rsidR="005A5D72" w:rsidRPr="00EE4CA2">
        <w:t xml:space="preserve"> </w:t>
      </w:r>
      <w:r w:rsidR="005A5D72" w:rsidRPr="00EE4CA2">
        <w:fldChar w:fldCharType="begin" w:fldLock="1"/>
      </w:r>
      <w:r w:rsidR="003D559F" w:rsidRPr="00EE4CA2">
        <w:instrText>ADDIN CSL_CITATION {"citationItems":[{"id":"ITEM-1","itemData":{"ISSN":"2620-6641","author":[{"dropping-particle":"","family":"Putra","given":"I Putu Didik Prawira","non-dropping-particle":"","parse-names":false,"suffix":""},{"dropping-particle":"","family":"Priantini","given":"Dewa Ayu Made Manu Okta","non-dropping-particle":"","parse-names":false,"suffix":""},{"dropping-particle":"","family":"Winaya","given":"I Made Astra","non-dropping-particle":"","parse-names":false,"suffix":""}],"container-title":"Jurnal Ilmiah Pendidikan Citra Bakti","id":"ITEM-1","issue":"2","issued":{"date-parts":[["2021"]]},"page":"325-338","title":"Pengembangan Video Animasi Pembelajaran Interaktif Berbasis Tri Hita Karana Untuk Meningkatkan Hasil Belajar Siswa SD","type":"article-journal","volume":"8"},"uris":["http://www.mendeley.com/documents/?uuid=42e5e1a3-6f88-41ed-a043-f38ae8c8cf83"]}],"mendeley":{"formattedCitation":"(Putra, Priantini, and Winaya 2021)","manualFormatting":"Putra, Priantini, dan Winaya 2021)","plainTextFormattedCitation":"(Putra, Priantini, and Winaya 2021)","previouslyFormattedCitation":"(Putra, Priantini, and Winaya 2021)"},"properties":{"noteIndex":0},"schema":"https://github.com/citation-style-language/schema/raw/master/csl-citation.json"}</w:instrText>
      </w:r>
      <w:r w:rsidR="005A5D72" w:rsidRPr="00EE4CA2">
        <w:fldChar w:fldCharType="separate"/>
      </w:r>
      <w:r w:rsidR="005A5D72" w:rsidRPr="00EE4CA2">
        <w:rPr>
          <w:noProof/>
        </w:rPr>
        <w:t xml:space="preserve">Putra, Priantini, </w:t>
      </w:r>
      <w:r w:rsidR="003D559F" w:rsidRPr="00EE4CA2">
        <w:rPr>
          <w:noProof/>
        </w:rPr>
        <w:t>dan</w:t>
      </w:r>
      <w:r w:rsidR="005A5D72" w:rsidRPr="00EE4CA2">
        <w:rPr>
          <w:noProof/>
        </w:rPr>
        <w:t xml:space="preserve"> Winaya </w:t>
      </w:r>
      <w:hyperlink w:anchor="Putra" w:history="1">
        <w:r w:rsidR="005A5D72" w:rsidRPr="00EE4CA2">
          <w:rPr>
            <w:rStyle w:val="Hyperlink"/>
            <w:noProof/>
            <w:u w:val="none"/>
          </w:rPr>
          <w:t>2021</w:t>
        </w:r>
      </w:hyperlink>
      <w:r w:rsidR="005A5D72" w:rsidRPr="00EE4CA2">
        <w:rPr>
          <w:noProof/>
        </w:rPr>
        <w:t>)</w:t>
      </w:r>
      <w:r w:rsidR="005A5D72" w:rsidRPr="00EE4CA2">
        <w:fldChar w:fldCharType="end"/>
      </w:r>
      <w:r w:rsidR="00A86591" w:rsidRPr="00EE4CA2">
        <w:t xml:space="preserve">. Bahkan, data penelitian awal </w:t>
      </w:r>
      <w:r w:rsidR="00A86591" w:rsidRPr="00EE4CA2">
        <w:rPr>
          <w:lang w:val="id-ID"/>
        </w:rPr>
        <w:t>pada ke</w:t>
      </w:r>
      <w:r w:rsidR="00A86591" w:rsidRPr="00EE4CA2">
        <w:rPr>
          <w:rFonts w:ascii="Microsoft Himalaya" w:hAnsi="Microsoft Himalaya"/>
          <w:color w:val="000000" w:themeColor="text1"/>
          <w:spacing w:val="-20"/>
          <w:w w:val="1"/>
          <w:sz w:val="5"/>
          <w:lang w:val="id-ID"/>
        </w:rPr>
        <w:t>i</w:t>
      </w:r>
      <w:r w:rsidR="00A86591" w:rsidRPr="00EE4CA2">
        <w:rPr>
          <w:lang w:val="id-ID"/>
        </w:rPr>
        <w:t>las V UPT SPF SD Ne</w:t>
      </w:r>
      <w:r w:rsidR="00A86591" w:rsidRPr="00EE4CA2">
        <w:rPr>
          <w:rFonts w:ascii="Microsoft Himalaya" w:hAnsi="Microsoft Himalaya"/>
          <w:color w:val="000000" w:themeColor="text1"/>
          <w:spacing w:val="-20"/>
          <w:w w:val="1"/>
          <w:sz w:val="5"/>
          <w:lang w:val="id-ID"/>
        </w:rPr>
        <w:t>i</w:t>
      </w:r>
      <w:r w:rsidR="00A86591" w:rsidRPr="00EE4CA2">
        <w:rPr>
          <w:lang w:val="id-ID"/>
        </w:rPr>
        <w:t>ge</w:t>
      </w:r>
      <w:r w:rsidR="00A86591" w:rsidRPr="00EE4CA2">
        <w:rPr>
          <w:rFonts w:ascii="Microsoft Himalaya" w:hAnsi="Microsoft Himalaya"/>
          <w:color w:val="000000" w:themeColor="text1"/>
          <w:spacing w:val="-20"/>
          <w:w w:val="1"/>
          <w:sz w:val="5"/>
          <w:lang w:val="id-ID"/>
        </w:rPr>
        <w:t>i</w:t>
      </w:r>
      <w:r w:rsidR="00A86591" w:rsidRPr="00EE4CA2">
        <w:rPr>
          <w:lang w:val="id-ID"/>
        </w:rPr>
        <w:t>ri Sipala II Ko</w:t>
      </w:r>
      <w:r w:rsidR="00A86591" w:rsidRPr="00EE4CA2">
        <w:rPr>
          <w:rFonts w:ascii="Microsoft Himalaya" w:hAnsi="Microsoft Himalaya"/>
          <w:color w:val="000000" w:themeColor="text1"/>
          <w:spacing w:val="-20"/>
          <w:w w:val="1"/>
          <w:sz w:val="5"/>
          <w:lang w:val="id-ID"/>
        </w:rPr>
        <w:t>i</w:t>
      </w:r>
      <w:r w:rsidR="00A86591" w:rsidRPr="00EE4CA2">
        <w:rPr>
          <w:lang w:val="id-ID"/>
        </w:rPr>
        <w:t>ta Makassar</w:t>
      </w:r>
      <w:r w:rsidR="00A86591" w:rsidRPr="00EE4CA2">
        <w:rPr>
          <w:lang w:val="id-ID"/>
        </w:rPr>
        <w:t xml:space="preserve"> menunjukkan </w:t>
      </w:r>
      <w:r w:rsidR="00A17E63" w:rsidRPr="00EE4CA2">
        <w:t>Kriteria</w:t>
      </w:r>
      <w:r w:rsidR="00A86591" w:rsidRPr="00EE4CA2">
        <w:t xml:space="preserve"> </w:t>
      </w:r>
      <w:r w:rsidR="00A17E63" w:rsidRPr="00EE4CA2">
        <w:t>Ketuntasan</w:t>
      </w:r>
      <w:r w:rsidR="00A86591" w:rsidRPr="00EE4CA2">
        <w:t xml:space="preserve"> Minimal (KKM) </w:t>
      </w:r>
      <w:r w:rsidR="00A17E63" w:rsidRPr="00EE4CA2">
        <w:t>pembelajaran</w:t>
      </w:r>
      <w:r w:rsidR="00A86591" w:rsidRPr="00EE4CA2">
        <w:t xml:space="preserve"> </w:t>
      </w:r>
      <w:r w:rsidR="00A17E63" w:rsidRPr="00EE4CA2">
        <w:t>Ilmu Pengetahuan Alam (</w:t>
      </w:r>
      <w:r w:rsidR="00A86591" w:rsidRPr="00EE4CA2">
        <w:t>IPA</w:t>
      </w:r>
      <w:r w:rsidR="00A17E63" w:rsidRPr="00EE4CA2">
        <w:t>)</w:t>
      </w:r>
      <w:r w:rsidR="00A86591" w:rsidRPr="00EE4CA2">
        <w:t xml:space="preserve"> adalah 70, sedangkan rata-rata hasil belajar siswa adalah 60,4 dengan persentase ketuntasan belajar 32%.</w:t>
      </w:r>
      <w:r w:rsidR="00A86591" w:rsidRPr="00EE4CA2">
        <w:t xml:space="preserve"> Hasil identifikasi masalah menunjukkan </w:t>
      </w:r>
      <w:r w:rsidR="00457F6B" w:rsidRPr="00EE4CA2">
        <w:t xml:space="preserve">guru masih menggunakan </w:t>
      </w:r>
      <w:r w:rsidR="00A86591" w:rsidRPr="00EE4CA2">
        <w:t xml:space="preserve">media </w:t>
      </w:r>
      <w:r w:rsidR="00457F6B" w:rsidRPr="00EE4CA2">
        <w:t xml:space="preserve">gambar dalam proses </w:t>
      </w:r>
      <w:r w:rsidR="00A86591" w:rsidRPr="00EE4CA2">
        <w:t>pembelajaran</w:t>
      </w:r>
      <w:r w:rsidR="00457F6B" w:rsidRPr="00EE4CA2">
        <w:t xml:space="preserve"> sehingga umumnya siswa </w:t>
      </w:r>
      <w:r w:rsidR="00457F6B" w:rsidRPr="00EE4CA2">
        <w:t>cenderung bosan dalam mengikuti proses pembelajaran dan as</w:t>
      </w:r>
      <w:r w:rsidR="00037D84" w:rsidRPr="00EE4CA2">
        <w:t>y</w:t>
      </w:r>
      <w:r w:rsidR="00457F6B" w:rsidRPr="00EE4CA2">
        <w:t>ik dengan kegiatannya sendiri selama pembelajaran</w:t>
      </w:r>
      <w:r w:rsidR="00457F6B" w:rsidRPr="00EE4CA2">
        <w:t>.</w:t>
      </w:r>
      <w:r w:rsidR="00A86591" w:rsidRPr="00EE4CA2">
        <w:t xml:space="preserve"> </w:t>
      </w:r>
      <w:r w:rsidR="00457F6B" w:rsidRPr="00EE4CA2">
        <w:t xml:space="preserve">Belum ada media </w:t>
      </w:r>
      <w:r w:rsidR="00A86591" w:rsidRPr="00EE4CA2">
        <w:t xml:space="preserve">video </w:t>
      </w:r>
      <w:r w:rsidR="00457F6B" w:rsidRPr="00EE4CA2">
        <w:t>yang memang dirancang untuk pembelajaran dengan materi yang ingin disampaikan sesuai kebutuhan siswa.</w:t>
      </w:r>
    </w:p>
    <w:p w14:paraId="616319D2" w14:textId="02880A07" w:rsidR="00170C89" w:rsidRPr="00EE4CA2" w:rsidRDefault="00A17E63" w:rsidP="00170C89">
      <w:pPr>
        <w:autoSpaceDE w:val="0"/>
        <w:autoSpaceDN w:val="0"/>
        <w:adjustRightInd w:val="0"/>
        <w:spacing w:line="276" w:lineRule="auto"/>
        <w:ind w:firstLine="720"/>
        <w:jc w:val="both"/>
      </w:pPr>
      <w:r w:rsidRPr="00EE4CA2">
        <w:t>Pembuatan multimedia interaktif dengan aplikasi Powtoon akan menarik perhatian siswa sekolah dasar. Hal ini karena karakteristik dari siswa sekolah dasar adalah meniru, mengamati, dan sangat menyukai animasi kartun</w:t>
      </w:r>
      <w:r w:rsidR="005A5D72" w:rsidRPr="00EE4CA2">
        <w:t xml:space="preserve"> </w:t>
      </w:r>
      <w:r w:rsidR="005A5D72" w:rsidRPr="00EE4CA2">
        <w:fldChar w:fldCharType="begin" w:fldLock="1"/>
      </w:r>
      <w:r w:rsidR="005A5D72" w:rsidRPr="00EE4CA2">
        <w:instrText>ADDIN CSL_CITATION {"citationItems":[{"id":"ITEM-1","itemData":{"DOI":"10.33603/caruban.v5i1.6419","ISSN":"2615-1391","abstract":"… pembelajaran yang interaktif dan inovatif sehingga membuat siswa … media pembelajaran interaktif berbasis aplikasi Powtoon, mengetahui pengaruh penggunaan media pembelajaran …","author":[{"dropping-particle":"","family":"Tarmidzi","given":"Tarmidzi","non-dropping-particle":"","parse-names":false,"suffix":""},{"dropping-particle":"","family":"Tresnawati","given":"Nailah","non-dropping-particle":"","parse-names":false,"suffix":""},{"dropping-particle":"","family":"Sari","given":"Kuspita","non-dropping-particle":"","parse-names":false,"suffix":""}],"container-title":"Caruban: Jurnal Ilmiah Ilmu Pendidikan Dasar","id":"ITEM-1","issue":"1","issued":{"date-parts":[["2022"]]},"page":"82","title":"Desain Media Pembelajaran Interaktif Berbasis Aplikasi Powtoon untuk Meningkatkan Penguasaan Konsep Sains dan Konsep Diri Siswa Kelas V SD","type":"article-journal","volume":"5"},"uris":["http://www.mendeley.com/documents/?uuid=79b25cf7-36f9-4b1f-b6a0-23ff4eda7bb8"]}],"mendeley":{"formattedCitation":"(Tarmidzi, Tresnawati, and Sari 2022)","plainTextFormattedCitation":"(Tarmidzi, Tresnawati, and Sari 2022)","previouslyFormattedCitation":"(Tarmidzi, Tresnawati, and Sari 2022)"},"properties":{"noteIndex":0},"schema":"https://github.com/citation-style-language/schema/raw/master/csl-citation.json"}</w:instrText>
      </w:r>
      <w:r w:rsidR="005A5D72" w:rsidRPr="00EE4CA2">
        <w:fldChar w:fldCharType="separate"/>
      </w:r>
      <w:r w:rsidR="005A5D72" w:rsidRPr="00EE4CA2">
        <w:rPr>
          <w:noProof/>
        </w:rPr>
        <w:t xml:space="preserve">(Tarmidzi, Tresnawati, </w:t>
      </w:r>
      <w:r w:rsidR="003D559F" w:rsidRPr="00EE4CA2">
        <w:rPr>
          <w:noProof/>
        </w:rPr>
        <w:t>dan</w:t>
      </w:r>
      <w:r w:rsidR="005A5D72" w:rsidRPr="00EE4CA2">
        <w:rPr>
          <w:noProof/>
        </w:rPr>
        <w:t xml:space="preserve"> Sari </w:t>
      </w:r>
      <w:hyperlink w:anchor="Tarmidzi" w:history="1">
        <w:r w:rsidR="005A5D72" w:rsidRPr="00EE4CA2">
          <w:rPr>
            <w:rStyle w:val="Hyperlink"/>
            <w:noProof/>
            <w:u w:val="none"/>
          </w:rPr>
          <w:t>2022</w:t>
        </w:r>
      </w:hyperlink>
      <w:r w:rsidR="005A5D72" w:rsidRPr="00EE4CA2">
        <w:rPr>
          <w:noProof/>
        </w:rPr>
        <w:t>)</w:t>
      </w:r>
      <w:r w:rsidR="005A5D72" w:rsidRPr="00EE4CA2">
        <w:fldChar w:fldCharType="end"/>
      </w:r>
      <w:r w:rsidRPr="00EE4CA2">
        <w:t xml:space="preserve">. </w:t>
      </w:r>
      <w:r w:rsidR="00170C89" w:rsidRPr="00EE4CA2">
        <w:t xml:space="preserve">Sementara Powtoon </w:t>
      </w:r>
      <w:r w:rsidR="00170C89" w:rsidRPr="00EE4CA2">
        <w:t xml:space="preserve">merupakan aplikasi </w:t>
      </w:r>
      <w:r w:rsidR="00170C89" w:rsidRPr="00EE4CA2">
        <w:t xml:space="preserve">pembuat video animasi, yakni </w:t>
      </w:r>
      <w:r w:rsidR="00170C89" w:rsidRPr="00EE4CA2">
        <w:t>gabungan gambar, foto, animasi, suara</w:t>
      </w:r>
      <w:r w:rsidR="00170C89" w:rsidRPr="00EE4CA2">
        <w:t>,</w:t>
      </w:r>
      <w:r w:rsidR="00170C89" w:rsidRPr="00EE4CA2">
        <w:t xml:space="preserve"> dan video dalam satu paket</w:t>
      </w:r>
      <w:r w:rsidR="005A5D72" w:rsidRPr="00EE4CA2">
        <w:t xml:space="preserve"> </w:t>
      </w:r>
      <w:r w:rsidR="005A5D72" w:rsidRPr="00EE4CA2">
        <w:fldChar w:fldCharType="begin" w:fldLock="1"/>
      </w:r>
      <w:r w:rsidR="003D559F" w:rsidRPr="00EE4CA2">
        <w:instrText>ADDIN CSL_CITATION {"citationItems":[{"id":"ITEM-1","itemData":{"ISSN":"2809-8544","author":[{"dropping-particle":"","family":"Fadilah","given":"Ahmad Arif","non-dropping-particle":"","parse-names":false,"suffix":""},{"dropping-particle":"","family":"Sukmawati","given":"Irna","non-dropping-particle":"","parse-names":false,"suffix":""},{"dropping-particle":"","family":"Kurniawan","given":"Eka Yulyawan","non-dropping-particle":"","parse-names":false,"suffix":""}],"container-title":"SIBATIK JOURNAL: Jurnal Ilmiah Bidang Sosial, Ekonomi, Budaya, Teknologi, Dan Pendidikan","id":"ITEM-1","issue":"9","issued":{"date-parts":[["2022"]]},"page":"1843-1858","title":"Analisis Pemanfaatan Media Powtoon Untuk Meningkatkan Minat Belajar Siswa Pada Pembelajaran Tematik Di Kelas 5 Sd Negeri Karang Tengah 11 Kota Tangerang","type":"article-journal","volume":"1"},"uris":["http://www.mendeley.com/documents/?uuid=3b71e280-5f69-404d-9ab0-2c38d4ee8bf0"]}],"mendeley":{"formattedCitation":"(Fadilah, Sukmawati, and Kurniawan 2022)","manualFormatting":"(Fadilah, Sukmawati, dan Kurniawan 2022)","plainTextFormattedCitation":"(Fadilah, Sukmawati, and Kurniawan 2022)","previouslyFormattedCitation":"(Fadilah, Sukmawati, and Kurniawan 2022)"},"properties":{"noteIndex":0},"schema":"https://github.com/citation-style-language/schema/raw/master/csl-citation.json"}</w:instrText>
      </w:r>
      <w:r w:rsidR="005A5D72" w:rsidRPr="00EE4CA2">
        <w:fldChar w:fldCharType="separate"/>
      </w:r>
      <w:r w:rsidR="005A5D72" w:rsidRPr="00EE4CA2">
        <w:rPr>
          <w:noProof/>
        </w:rPr>
        <w:t xml:space="preserve">(Fadilah, Sukmawati, </w:t>
      </w:r>
      <w:r w:rsidR="003D559F" w:rsidRPr="00EE4CA2">
        <w:rPr>
          <w:noProof/>
        </w:rPr>
        <w:t>dan</w:t>
      </w:r>
      <w:r w:rsidR="005A5D72" w:rsidRPr="00EE4CA2">
        <w:rPr>
          <w:noProof/>
        </w:rPr>
        <w:t xml:space="preserve"> Kurniawan </w:t>
      </w:r>
      <w:hyperlink w:anchor="Fadilah" w:history="1">
        <w:r w:rsidR="005A5D72" w:rsidRPr="00EE4CA2">
          <w:rPr>
            <w:rStyle w:val="Hyperlink"/>
            <w:noProof/>
            <w:u w:val="none"/>
          </w:rPr>
          <w:t>2022</w:t>
        </w:r>
      </w:hyperlink>
      <w:r w:rsidR="005A5D72" w:rsidRPr="00EE4CA2">
        <w:rPr>
          <w:noProof/>
        </w:rPr>
        <w:t>)</w:t>
      </w:r>
      <w:r w:rsidR="005A5D72" w:rsidRPr="00EE4CA2">
        <w:fldChar w:fldCharType="end"/>
      </w:r>
      <w:r w:rsidR="00170C89" w:rsidRPr="00EE4CA2">
        <w:t>.</w:t>
      </w:r>
      <w:r w:rsidR="00170C89" w:rsidRPr="00EE4CA2">
        <w:t xml:space="preserve"> </w:t>
      </w:r>
      <w:r w:rsidR="005D4C30" w:rsidRPr="00EE4CA2">
        <w:t>Diperkuat hasil penelitian</w:t>
      </w:r>
      <w:r w:rsidR="00170C89" w:rsidRPr="00EE4CA2">
        <w:t xml:space="preserve"> </w:t>
      </w:r>
      <w:r w:rsidR="00170C89" w:rsidRPr="00EE4CA2">
        <w:fldChar w:fldCharType="begin" w:fldLock="1"/>
      </w:r>
      <w:r w:rsidR="005823FB" w:rsidRPr="00EE4CA2">
        <w:instrText>ADDIN CSL_CITATION {"citationItems":[{"id":"ITEM-1","itemData":{"DOI":"10.33394/jk.v9i1.7057","abstract":"This research aims to produce animated PowToon videos on reaction rate material with Joyful Learning content and to analyze the quality of the product being developed. The method used in this study used a 4-D model consisting of define, design, development, and disseminate stages, but was limited to the developing stage. The instrument used in the study was in the form of video quality assessment sheets and student responses. The data were analyzed descriptively and quantitatively. The results of video evaluation by media experts, material experts, reviewers, and student responses were 90%, 95%, 93%, and 92%, which were included in the very good category. That animated video had the advantage of being fun for students because it could present factual information through engaging animations and learning experiences that are difficult for students to get outside the school environment. Based on the study results, the PowToon animation video on the developed reaction rate material can be used as an alternative learning medium in creating fun learning and increasing student motivation.","author":[{"dropping-particle":"","family":"Tafani","given":"Tafani","non-dropping-particle":"","parse-names":false,"suffix":""},{"dropping-particle":"","family":"Kamaludin","given":"Agus","non-dropping-particle":"","parse-names":false,"suffix":""}],"container-title":"Jurnal Kependidikan: Jurnal Hasil Penelitian dan Kajian Kepustakaan di Bidang Pendidikan, Pengajaran dan Pembelajaran","id":"ITEM-1","issue":"1","issued":{"date-parts":[["2023"]]},"page":"258","title":"Development of PowToon Animation Video on Joyful Learning Loaded Reaction Rate Material to Increase High School Students' Learning Motivation","type":"article-journal","volume":"9"},"uris":["http://www.mendeley.com/documents/?uuid=16b27c15-0a0a-4d2a-a3ea-14fc720b5752","http://www.mendeley.com/documents/?uuid=99506784-c152-4d46-8f24-7c68a5297251","http://www.mendeley.com/documents/?uuid=3ccc75e0-5975-4707-80a9-77cc8fa9e995"]}],"mendeley":{"formattedCitation":"(Tafani and Kamaludin 2023)","manualFormatting":"Tafani dan Kamaludin (2023)","plainTextFormattedCitation":"(Tafani and Kamaludin 2023)","previouslyFormattedCitation":"(Tafani and Kamaludin 2023)"},"properties":{"noteIndex":0},"schema":"https://github.com/citation-style-language/schema/raw/master/csl-citation.json"}</w:instrText>
      </w:r>
      <w:r w:rsidR="00170C89" w:rsidRPr="00EE4CA2">
        <w:fldChar w:fldCharType="separate"/>
      </w:r>
      <w:r w:rsidR="00170C89" w:rsidRPr="00EE4CA2">
        <w:rPr>
          <w:noProof/>
        </w:rPr>
        <w:t xml:space="preserve">Tafani </w:t>
      </w:r>
      <w:r w:rsidR="00170C89" w:rsidRPr="00EE4CA2">
        <w:rPr>
          <w:noProof/>
        </w:rPr>
        <w:t>dan</w:t>
      </w:r>
      <w:r w:rsidR="00170C89" w:rsidRPr="00EE4CA2">
        <w:rPr>
          <w:noProof/>
        </w:rPr>
        <w:t xml:space="preserve"> Kamaludin </w:t>
      </w:r>
      <w:r w:rsidR="00170C89" w:rsidRPr="00EE4CA2">
        <w:rPr>
          <w:noProof/>
        </w:rPr>
        <w:t>(</w:t>
      </w:r>
      <w:hyperlink w:anchor="Tafani" w:history="1">
        <w:r w:rsidR="00170C89" w:rsidRPr="00EE4CA2">
          <w:rPr>
            <w:rStyle w:val="Hyperlink"/>
            <w:noProof/>
            <w:u w:val="none"/>
          </w:rPr>
          <w:t>2023</w:t>
        </w:r>
      </w:hyperlink>
      <w:r w:rsidR="00170C89" w:rsidRPr="00EE4CA2">
        <w:rPr>
          <w:noProof/>
        </w:rPr>
        <w:t>)</w:t>
      </w:r>
      <w:r w:rsidR="00170C89" w:rsidRPr="00EE4CA2">
        <w:fldChar w:fldCharType="end"/>
      </w:r>
      <w:r w:rsidR="00170C89" w:rsidRPr="00EE4CA2">
        <w:t xml:space="preserve"> </w:t>
      </w:r>
      <w:r w:rsidR="005D4C30" w:rsidRPr="00EE4CA2">
        <w:t xml:space="preserve">yang menemukan </w:t>
      </w:r>
      <w:r w:rsidR="003B02E1" w:rsidRPr="00EE4CA2">
        <w:t xml:space="preserve">bahwa </w:t>
      </w:r>
      <w:r w:rsidR="00170C89" w:rsidRPr="00EE4CA2">
        <w:t xml:space="preserve">video </w:t>
      </w:r>
      <w:r w:rsidR="005D4C30" w:rsidRPr="00EE4CA2">
        <w:t xml:space="preserve">animasi </w:t>
      </w:r>
      <w:r w:rsidR="005D4C30" w:rsidRPr="00EE4CA2">
        <w:t xml:space="preserve">berbantuan </w:t>
      </w:r>
      <w:r w:rsidR="005D4C30" w:rsidRPr="00EE4CA2">
        <w:t>Powtoon</w:t>
      </w:r>
      <w:r w:rsidR="005D4C30" w:rsidRPr="00EE4CA2">
        <w:rPr>
          <w:i/>
          <w:iCs/>
        </w:rPr>
        <w:t xml:space="preserve"> </w:t>
      </w:r>
      <w:r w:rsidR="00170C89" w:rsidRPr="00EE4CA2">
        <w:t>dapat meningkatkan hasil belajar siswa dan keterampilan guru dalam mengelola kelas.</w:t>
      </w:r>
    </w:p>
    <w:p w14:paraId="60C34BFD" w14:textId="649EA1AA" w:rsidR="00A17E63" w:rsidRPr="00EE4CA2" w:rsidRDefault="00A17E63" w:rsidP="00846463">
      <w:pPr>
        <w:autoSpaceDE w:val="0"/>
        <w:autoSpaceDN w:val="0"/>
        <w:adjustRightInd w:val="0"/>
        <w:spacing w:line="276" w:lineRule="auto"/>
        <w:ind w:firstLine="720"/>
        <w:jc w:val="both"/>
      </w:pPr>
      <w:r w:rsidRPr="00EE4CA2">
        <w:t xml:space="preserve">Media video berbasis Powtoon sangat layak digunakan pada siswa sekolah dasar karena siswa dapat memahami materi </w:t>
      </w:r>
      <w:r w:rsidR="005A5D72" w:rsidRPr="00EE4CA2">
        <w:t>melalui</w:t>
      </w:r>
      <w:r w:rsidRPr="00EE4CA2">
        <w:t xml:space="preserve"> </w:t>
      </w:r>
      <w:r w:rsidR="005A5D72" w:rsidRPr="00EE4CA2">
        <w:t>ke</w:t>
      </w:r>
      <w:r w:rsidRPr="00EE4CA2">
        <w:t>tertarik</w:t>
      </w:r>
      <w:r w:rsidR="005A5D72" w:rsidRPr="00EE4CA2">
        <w:t>an</w:t>
      </w:r>
      <w:r w:rsidRPr="00EE4CA2">
        <w:t xml:space="preserve"> </w:t>
      </w:r>
      <w:r w:rsidR="005A5D72" w:rsidRPr="00EE4CA2">
        <w:t>pada konten pembelajaran</w:t>
      </w:r>
      <w:r w:rsidRPr="00EE4CA2">
        <w:t xml:space="preserve"> IPA</w:t>
      </w:r>
      <w:r w:rsidR="005A5D72" w:rsidRPr="00EE4CA2">
        <w:t>. Hal ini membuat video</w:t>
      </w:r>
      <w:r w:rsidRPr="00EE4CA2">
        <w:t xml:space="preserve"> </w:t>
      </w:r>
      <w:r w:rsidR="005A5D72" w:rsidRPr="00EE4CA2">
        <w:t xml:space="preserve">tersebut dapat </w:t>
      </w:r>
      <w:r w:rsidR="005A5D72" w:rsidRPr="00EE4CA2">
        <w:t xml:space="preserve">meningkatkan minat </w:t>
      </w:r>
      <w:r w:rsidR="005A5D72" w:rsidRPr="00EE4CA2">
        <w:t xml:space="preserve">belajar </w:t>
      </w:r>
      <w:r w:rsidR="005A5D72" w:rsidRPr="00EE4CA2">
        <w:t xml:space="preserve">siswa </w:t>
      </w:r>
      <w:r w:rsidR="005A5D72" w:rsidRPr="00EE4CA2">
        <w:t xml:space="preserve">dan </w:t>
      </w:r>
      <w:r w:rsidR="005A5D72" w:rsidRPr="00EE4CA2">
        <w:t xml:space="preserve">efektif </w:t>
      </w:r>
      <w:r w:rsidRPr="00EE4CA2">
        <w:t>digunakan dalam proses pembelajaran</w:t>
      </w:r>
      <w:r w:rsidR="005A5D72" w:rsidRPr="00EE4CA2">
        <w:t xml:space="preserve"> </w:t>
      </w:r>
      <w:r w:rsidR="00B51005" w:rsidRPr="00EE4CA2">
        <w:fldChar w:fldCharType="begin" w:fldLock="1"/>
      </w:r>
      <w:r w:rsidR="003D559F" w:rsidRPr="00EE4CA2">
        <w:instrText>ADDIN CSL_CITATION {"citationItems":[{"id":"ITEM-1","itemData":{"author":[{"dropping-particle":"","family":"Oktaviani","given":"Lulud","non-dropping-particle":"","parse-names":false,"suffix":""},{"dropping-particle":"","family":"Mandasari","given":"Berlinda","non-dropping-particle":"","parse-names":false,"suffix":""},{"dropping-particle":"","family":"Maharani","given":"Reynita Adlina","non-dropping-particle":"","parse-names":false,"suffix":""}],"container-title":"Journal of Research on Language Education","id":"ITEM-1","issue":"1","issued":{"date-parts":[["2020"]]},"page":"19-25","title":"IMPLEMENTING POWTOON TO IMPROVE STUDENTS’INTERNATIONAL CULTURE UNDERSTANDING IN ENGLISH CLASS","type":"article-journal","volume":"1"},"uris":["http://www.mendeley.com/documents/?uuid=00ad1c6c-e712-4583-961f-12a28e5fbd06"]}],"mendeley":{"formattedCitation":"(Oktaviani, Mandasari, and Maharani 2020)","manualFormatting":"(Oktaviani, Mandasari, dan Maharani 2020)","plainTextFormattedCitation":"(Oktaviani, Mandasari, and Maharani 2020)","previouslyFormattedCitation":"(Oktaviani, Mandasari, and Maharani 2020)"},"properties":{"noteIndex":0},"schema":"https://github.com/citation-style-language/schema/raw/master/csl-citation.json"}</w:instrText>
      </w:r>
      <w:r w:rsidR="00B51005" w:rsidRPr="00EE4CA2">
        <w:fldChar w:fldCharType="separate"/>
      </w:r>
      <w:r w:rsidR="00B51005" w:rsidRPr="00EE4CA2">
        <w:rPr>
          <w:noProof/>
        </w:rPr>
        <w:t xml:space="preserve">(Oktaviani, Mandasari, </w:t>
      </w:r>
      <w:r w:rsidR="003D559F" w:rsidRPr="00EE4CA2">
        <w:rPr>
          <w:noProof/>
        </w:rPr>
        <w:t>dan</w:t>
      </w:r>
      <w:r w:rsidR="00B51005" w:rsidRPr="00EE4CA2">
        <w:rPr>
          <w:noProof/>
        </w:rPr>
        <w:t xml:space="preserve"> Maharani </w:t>
      </w:r>
      <w:hyperlink w:anchor="Oktaviani" w:history="1">
        <w:r w:rsidR="00B51005" w:rsidRPr="00EE4CA2">
          <w:rPr>
            <w:rStyle w:val="Hyperlink"/>
            <w:noProof/>
            <w:u w:val="none"/>
          </w:rPr>
          <w:t>2020</w:t>
        </w:r>
      </w:hyperlink>
      <w:r w:rsidR="00B51005" w:rsidRPr="00EE4CA2">
        <w:rPr>
          <w:noProof/>
        </w:rPr>
        <w:t>)</w:t>
      </w:r>
      <w:r w:rsidR="00B51005" w:rsidRPr="00EE4CA2">
        <w:fldChar w:fldCharType="end"/>
      </w:r>
      <w:r w:rsidRPr="00EE4CA2">
        <w:t xml:space="preserve">. </w:t>
      </w:r>
      <w:r w:rsidR="00E20B05" w:rsidRPr="00EE4CA2">
        <w:t xml:space="preserve">Powtoon </w:t>
      </w:r>
      <w:r w:rsidRPr="00EE4CA2">
        <w:t xml:space="preserve">merupakan </w:t>
      </w:r>
      <w:r w:rsidR="00B51005" w:rsidRPr="00EE4CA2">
        <w:t xml:space="preserve">aplikasi pembuat video animasi, yakni </w:t>
      </w:r>
      <w:r w:rsidRPr="00EE4CA2">
        <w:t xml:space="preserve">media audio visual yang menggabungkan </w:t>
      </w:r>
      <w:r w:rsidR="00B51005" w:rsidRPr="00EE4CA2">
        <w:t xml:space="preserve">suara, </w:t>
      </w:r>
      <w:r w:rsidRPr="00EE4CA2">
        <w:t>gambar</w:t>
      </w:r>
      <w:r w:rsidR="00B51005" w:rsidRPr="00EE4CA2">
        <w:t xml:space="preserve"> bergerak</w:t>
      </w:r>
      <w:r w:rsidRPr="00EE4CA2">
        <w:t xml:space="preserve">, foto, </w:t>
      </w:r>
      <w:r w:rsidR="00B51005" w:rsidRPr="00EE4CA2">
        <w:t>dan kartun</w:t>
      </w:r>
      <w:r w:rsidRPr="00EE4CA2">
        <w:t xml:space="preserve"> dalam satu paket. Powtoon digunakan untuk membuat presentasi video animasi yang dapat digunakan untuk menjelaskan konsep literasi informasi</w:t>
      </w:r>
      <w:r w:rsidR="00B51005" w:rsidRPr="00EE4CA2">
        <w:t xml:space="preserve"> </w:t>
      </w:r>
      <w:r w:rsidR="00B51005" w:rsidRPr="00EE4CA2">
        <w:fldChar w:fldCharType="begin" w:fldLock="1"/>
      </w:r>
      <w:r w:rsidR="00B8591D" w:rsidRPr="00EE4CA2">
        <w:instrText>ADDIN CSL_CITATION {"citationItems":[{"id":"ITEM-1","itemData":{"ISSN":"2798-267X","author":[{"dropping-particle":"","family":"Safitri","given":"Ega","non-dropping-particle":"","parse-names":false,"suffix":""}],"container-title":"Jurnal Inovasi Penelitian Dan Pengabdian Masyarakat","id":"ITEM-1","issue":"2","issued":{"date-parts":[["2021"]]},"page":"74-80","title":"Studi Literatur: Pengembangan media pembelajaran dengan video animasi powtoon","type":"article-journal","volume":"1"},"uris":["http://www.mendeley.com/documents/?uuid=342d7404-a339-43cf-b6c3-91bd5cf2a7bd"]}],"mendeley":{"formattedCitation":"(Safitri 2021)","plainTextFormattedCitation":"(Safitri 2021)","previouslyFormattedCitation":"(Safitri 2021)"},"properties":{"noteIndex":0},"schema":"https://github.com/citation-style-language/schema/raw/master/csl-citation.json"}</w:instrText>
      </w:r>
      <w:r w:rsidR="00B51005" w:rsidRPr="00EE4CA2">
        <w:fldChar w:fldCharType="separate"/>
      </w:r>
      <w:r w:rsidR="00B51005" w:rsidRPr="00EE4CA2">
        <w:rPr>
          <w:noProof/>
        </w:rPr>
        <w:t xml:space="preserve">(Safitri </w:t>
      </w:r>
      <w:hyperlink w:anchor="Safitri" w:history="1">
        <w:r w:rsidR="00B51005" w:rsidRPr="00EE4CA2">
          <w:rPr>
            <w:rStyle w:val="Hyperlink"/>
            <w:noProof/>
            <w:u w:val="none"/>
          </w:rPr>
          <w:t>2021</w:t>
        </w:r>
      </w:hyperlink>
      <w:r w:rsidR="00B51005" w:rsidRPr="00EE4CA2">
        <w:rPr>
          <w:noProof/>
        </w:rPr>
        <w:t>)</w:t>
      </w:r>
      <w:r w:rsidR="00B51005" w:rsidRPr="00EE4CA2">
        <w:fldChar w:fldCharType="end"/>
      </w:r>
      <w:r w:rsidRPr="00EE4CA2">
        <w:t xml:space="preserve">. </w:t>
      </w:r>
    </w:p>
    <w:p w14:paraId="27899707" w14:textId="36514D3F" w:rsidR="00E20B05" w:rsidRDefault="00E20B05" w:rsidP="00040848">
      <w:pPr>
        <w:autoSpaceDE w:val="0"/>
        <w:autoSpaceDN w:val="0"/>
        <w:adjustRightInd w:val="0"/>
        <w:spacing w:line="276" w:lineRule="auto"/>
        <w:ind w:firstLine="720"/>
        <w:jc w:val="both"/>
      </w:pPr>
      <w:r w:rsidRPr="00EE4CA2">
        <w:t xml:space="preserve">Berbagai penelitian terdahulu tentang penggunaan </w:t>
      </w:r>
      <w:r w:rsidRPr="00EE4CA2">
        <w:t xml:space="preserve">Powtoon </w:t>
      </w:r>
      <w:r w:rsidRPr="00EE4CA2">
        <w:t>sebagai media pembelajaran untuk meningkatkan hasil belajar siswa di sekolah dasar telah dilakukan</w:t>
      </w:r>
      <w:r w:rsidRPr="00EE4CA2">
        <w:t>, di antaranya:</w:t>
      </w:r>
      <w:r w:rsidRPr="00EE4CA2">
        <w:t xml:space="preserve"> </w:t>
      </w:r>
      <w:r w:rsidRPr="00EE4CA2">
        <w:fldChar w:fldCharType="begin" w:fldLock="1"/>
      </w:r>
      <w:r w:rsidR="005823FB" w:rsidRPr="00EE4CA2">
        <w:instrText>ADDIN CSL_CITATION {"citationItems":[{"id":"ITEM-1","itemData":{"abstract":"… ini adalah untuk mengembangkan media powtoon dalam pembelajaran IPA kelas IV SDN … Penerapan hasil pengembangan produk media pembelajaran ini akan diuji cobakan di …","author":[{"dropping-particle":"","family":"Marlina","given":"D","non-dropping-particle":"","parse-names":false,"suffix":""}],"container-title":"Caruban: Jurnal Ilmiah Ilmu Pendidikan Dasar","id":"ITEM-1","issue":"1","issued":{"date-parts":[["2023"]]},"page":"1-14","title":"Pengembangan Media Powtoon dalam Pembelajaran IPA Sekolah Dasar","type":"article-journal","volume":"6"},"uris":["http://www.mendeley.com/documents/?uuid=77ad3e3b-efe8-4963-8cf3-a838f13e94f9","http://www.mendeley.com/documents/?uuid=b145adf8-497c-4d49-a59c-c4f11e276ad9","http://www.mendeley.com/documents/?uuid=4854089a-0500-46e4-9b14-5dfabc9c9fe0"]}],"mendeley":{"formattedCitation":"(Marlina 2023)","manualFormatting":"Marlina (2023)","plainTextFormattedCitation":"(Marlina 2023)","previouslyFormattedCitation":"(Marlina 2023)"},"properties":{"noteIndex":0},"schema":"https://github.com/citation-style-language/schema/raw/master/csl-citation.json"}</w:instrText>
      </w:r>
      <w:r w:rsidRPr="00EE4CA2">
        <w:fldChar w:fldCharType="separate"/>
      </w:r>
      <w:r w:rsidRPr="00EE4CA2">
        <w:rPr>
          <w:noProof/>
        </w:rPr>
        <w:t xml:space="preserve">Marlina </w:t>
      </w:r>
      <w:r w:rsidRPr="00EE4CA2">
        <w:rPr>
          <w:noProof/>
        </w:rPr>
        <w:t>(</w:t>
      </w:r>
      <w:hyperlink w:anchor="Marlina" w:history="1">
        <w:r w:rsidRPr="00EE4CA2">
          <w:rPr>
            <w:rStyle w:val="Hyperlink"/>
            <w:noProof/>
            <w:u w:val="none"/>
          </w:rPr>
          <w:t>2023</w:t>
        </w:r>
      </w:hyperlink>
      <w:r w:rsidRPr="00EE4CA2">
        <w:rPr>
          <w:noProof/>
        </w:rPr>
        <w:t>)</w:t>
      </w:r>
      <w:r w:rsidRPr="00EE4CA2">
        <w:fldChar w:fldCharType="end"/>
      </w:r>
      <w:r w:rsidRPr="00EE4CA2">
        <w:t xml:space="preserve"> </w:t>
      </w:r>
      <w:r w:rsidRPr="00EE4CA2">
        <w:t>meneliti t</w:t>
      </w:r>
      <w:r w:rsidRPr="00EE4CA2">
        <w:t xml:space="preserve">ingkat kelayakan media </w:t>
      </w:r>
      <w:r w:rsidRPr="00EE4CA2">
        <w:t xml:space="preserve">Powtoon </w:t>
      </w:r>
      <w:r w:rsidRPr="00EE4CA2">
        <w:t>dalam pembelajaran IPA</w:t>
      </w:r>
      <w:r w:rsidR="00040848" w:rsidRPr="00EE4CA2">
        <w:t xml:space="preserve">. Penilaian </w:t>
      </w:r>
      <w:r w:rsidRPr="00EE4CA2">
        <w:t>angket respon</w:t>
      </w:r>
      <w:r w:rsidR="00040848" w:rsidRPr="00EE4CA2">
        <w:t>s</w:t>
      </w:r>
      <w:r w:rsidRPr="00EE4CA2">
        <w:t xml:space="preserve"> siswa mendapatkan persentase 94% dengan kategori sangat valid. Penilaian angket respon</w:t>
      </w:r>
      <w:r w:rsidR="00040848" w:rsidRPr="00EE4CA2">
        <w:t>s</w:t>
      </w:r>
      <w:r w:rsidRPr="00EE4CA2">
        <w:t xml:space="preserve"> guru mencapai persentase 90% dengan kategori sangat valid. Tingkat kelayakan media </w:t>
      </w:r>
      <w:r w:rsidR="00040848" w:rsidRPr="00EE4CA2">
        <w:t xml:space="preserve">Powtoon </w:t>
      </w:r>
      <w:r w:rsidRPr="00EE4CA2">
        <w:t xml:space="preserve">dalam pembelajaran IPA berdasarkan hasil tes evaluasi siswa memperoleh rata-rata 83. </w:t>
      </w:r>
      <w:r w:rsidR="00040848" w:rsidRPr="00EE4CA2">
        <w:t>Penelitian</w:t>
      </w:r>
      <w:r w:rsidRPr="00EE4CA2">
        <w:t xml:space="preserve"> </w:t>
      </w:r>
      <w:r w:rsidR="00040848" w:rsidRPr="00EE4CA2">
        <w:t>meny</w:t>
      </w:r>
      <w:r w:rsidRPr="00EE4CA2">
        <w:t xml:space="preserve">impulkan bahwa menggunakan media </w:t>
      </w:r>
      <w:r w:rsidR="00040848" w:rsidRPr="00EE4CA2">
        <w:t xml:space="preserve">Powtoon </w:t>
      </w:r>
      <w:r w:rsidRPr="00EE4CA2">
        <w:t>dapat mempermudah siswa memahami materi</w:t>
      </w:r>
      <w:r w:rsidR="00040848" w:rsidRPr="00EE4CA2">
        <w:t xml:space="preserve"> </w:t>
      </w:r>
      <w:r w:rsidR="00040848" w:rsidRPr="00EE4CA2">
        <w:t>IPA</w:t>
      </w:r>
      <w:r w:rsidRPr="00EE4CA2">
        <w:t xml:space="preserve">. </w:t>
      </w:r>
      <w:r w:rsidRPr="00EE4CA2">
        <w:fldChar w:fldCharType="begin" w:fldLock="1"/>
      </w:r>
      <w:r w:rsidR="005823FB" w:rsidRPr="00EE4CA2">
        <w:instrText>ADDIN CSL_CITATION {"citationItems":[{"id":"ITEM-1","itemData":{"DOI":"10.33369/pendipa.6.3.853-858","ISSN":"2086-9363","abstract":"The goal of this study was to develop a Powtoon animated video on Force material. The subjects of this study were fourth-grade students at elementary school SDN Kendaga Larangan Brebes. This research used the ADDIE (Analyze, Design, Development, Implementation, and Evaluation) development model. The methods of data collection used were tests for the students. Data were analyzed with a quantitative descriptive approach. Animated video meets validation by material experts in the proper category and media experts in the feasible category. Animated videos are also effective in improving students' science learning outcomes.","author":[{"dropping-particle":"","family":"Kusumawati","given":"Putri Rahadian Dyah","non-dropping-particle":"","parse-names":false,"suffix":""},{"dropping-particle":"","family":"Aprilliantika","given":"Anggi","non-dropping-particle":"","parse-names":false,"suffix":""}],"container-title":"PENDIPA Journal of Science Education","id":"ITEM-1","issue":"3","issued":{"date-parts":[["2023"]]},"page":"853-858","title":"Pengembangan Video Animasi Berbasis Powtoon Materi Gaya Dalam Meningkatkan Hasil Belajar IPA","type":"article-journal","volume":"6"},"uris":["http://www.mendeley.com/documents/?uuid=c99565c0-353e-4325-948f-6c15c0d9af03","http://www.mendeley.com/documents/?uuid=50e4b22c-41ae-4d10-821f-0f781f693741","http://www.mendeley.com/documents/?uuid=0bef5d05-ed8a-4c9c-b52d-4a1840bbd9ba"]}],"mendeley":{"formattedCitation":"(Kusumawati and Aprilliantika 2023)","manualFormatting":"Kusumawati dan Aprilliantika (2023)","plainTextFormattedCitation":"(Kusumawati and Aprilliantika 2023)","previouslyFormattedCitation":"(Kusumawati and Aprilliantika 2023)"},"properties":{"noteIndex":0},"schema":"https://github.com/citation-style-language/schema/raw/master/csl-citation.json"}</w:instrText>
      </w:r>
      <w:r w:rsidRPr="00EE4CA2">
        <w:fldChar w:fldCharType="separate"/>
      </w:r>
      <w:r w:rsidRPr="00EE4CA2">
        <w:rPr>
          <w:noProof/>
        </w:rPr>
        <w:t xml:space="preserve">Kusumawati </w:t>
      </w:r>
      <w:r w:rsidR="00040848" w:rsidRPr="00EE4CA2">
        <w:rPr>
          <w:noProof/>
        </w:rPr>
        <w:t>dan</w:t>
      </w:r>
      <w:r w:rsidRPr="00EE4CA2">
        <w:rPr>
          <w:noProof/>
        </w:rPr>
        <w:t xml:space="preserve"> Aprilliantika </w:t>
      </w:r>
      <w:r w:rsidR="00040848" w:rsidRPr="00EE4CA2">
        <w:rPr>
          <w:noProof/>
        </w:rPr>
        <w:t>(</w:t>
      </w:r>
      <w:hyperlink w:anchor="Kusumawati" w:history="1">
        <w:r w:rsidRPr="00EE4CA2">
          <w:rPr>
            <w:rStyle w:val="Hyperlink"/>
            <w:noProof/>
            <w:u w:val="none"/>
          </w:rPr>
          <w:t>2023</w:t>
        </w:r>
      </w:hyperlink>
      <w:r w:rsidRPr="00EE4CA2">
        <w:rPr>
          <w:noProof/>
        </w:rPr>
        <w:t>)</w:t>
      </w:r>
      <w:r w:rsidRPr="00EE4CA2">
        <w:fldChar w:fldCharType="end"/>
      </w:r>
      <w:r w:rsidRPr="00EE4CA2">
        <w:t xml:space="preserve"> </w:t>
      </w:r>
      <w:r w:rsidR="00040848" w:rsidRPr="00EE4CA2">
        <w:t xml:space="preserve">melakukan </w:t>
      </w:r>
      <w:r w:rsidRPr="00EE4CA2">
        <w:t xml:space="preserve">Berdasarkan penelitian pengembangan yang </w:t>
      </w:r>
      <w:r w:rsidR="00CF4E89" w:rsidRPr="00EE4CA2">
        <w:t>menyimpulkan</w:t>
      </w:r>
      <w:r w:rsidRPr="00EE4CA2">
        <w:t xml:space="preserve"> bahwa video animasi berbasis </w:t>
      </w:r>
      <w:r w:rsidR="00040848" w:rsidRPr="00EE4CA2">
        <w:t xml:space="preserve">Powtoon </w:t>
      </w:r>
      <w:r w:rsidRPr="00EE4CA2">
        <w:t xml:space="preserve">pada </w:t>
      </w:r>
      <w:r w:rsidR="00040848" w:rsidRPr="00EE4CA2">
        <w:t xml:space="preserve">pembelajaran IPA </w:t>
      </w:r>
      <w:r w:rsidRPr="00EE4CA2">
        <w:t xml:space="preserve">materi gaya kelas IV </w:t>
      </w:r>
      <w:r w:rsidR="00040848" w:rsidRPr="00EE4CA2">
        <w:t xml:space="preserve">sekolah dasar </w:t>
      </w:r>
      <w:r w:rsidRPr="00EE4CA2">
        <w:t xml:space="preserve">layak digunakan. </w:t>
      </w:r>
      <w:r w:rsidRPr="00EE4CA2">
        <w:fldChar w:fldCharType="begin" w:fldLock="1"/>
      </w:r>
      <w:r w:rsidR="00B8591D" w:rsidRPr="00EE4CA2">
        <w:instrText>ADDIN CSL_CITATION {"citationItems":[{"id":"ITEM-1","itemData":{"ISSN":"2716-0157","abstract":"Abstrak Tujuan penelitian ini untuk menghasilkan sebuah media pembelajaran dari pengembangan media pembelajaran video interaktif yang layak untuk proses pembelajaran siswa kelas V SDN Jatirahayu III Bekasi. Penelitian ini peneliti menggunakan penelitian Research and Development (R&amp;D) level 1 (dari 4 level) artinya masih tahap dasar, dibatasi sampai validasi ahli materi dan ahli media. Langkah-langkah dalam mengembangkan media video interaktif pembelajaran IPA materi komponen ekositem dilakukan melalui 5 tahap yaitu (1) Potensi dan masalah, potensi sarana dan prasarana yang menunjang dan masalah yang ditemuka, (2) Studi literatur dan Pengumpulan informasi, teori yang berkaitan, (3) Desain produk, (4) Validasi desain (instrumen penilaian ahli materi dan ahli media), (5) Desain teruji (setelah penilaian oleh ahli dan revisi pada produk). Metode analisis data dalam penelitian pengembangan ini yaitu menggunakan metode analisis deskriptif kuantitatif, dan verifikasi atau simpulan data serta menggunakan metode deskriptif prosentase. Kesimpulan dari penelitian ini bahwa dari ahli materi memperoleh skor rata-rata 24 dengan presentase 93% ini merupakan hasil yang dikategorikan sangat layak. Sedangkan dari angket validasi ahli media memperoleh skor rata-rata 41,5 dengan presentase sebesar 97% dikategorikan sangat layak. Dengan ini maka media pembelajaran video interaktif pada mata pelajaran IPA materi komponen ekosistem layak untuk digunakan dalam pembelajaran materi komponen ekosistem. Kata kunci: media video interaktif, powtoon, research and development.","author":[{"dropping-particle":"","family":"Laksono","given":"Dwi","non-dropping-particle":"","parse-names":false,"suffix":""},{"dropping-particle":"","family":"Sidik Iriansyah","given":"Herinto","non-dropping-particle":"","parse-names":false,"suffix":""},{"dropping-particle":"","family":"Oktaviana","given":"Eva","non-dropping-particle":"","parse-names":false,"suffix":""}],"container-title":"Seminar Nasional Pendidikan STKIP Kusuma Negara II","id":"ITEM-1","issued":{"date-parts":[["2021"]]},"page":"225-233","title":"Prosiding Seminar Nasional Pendidikan STKIP Kusuma Negara II Pengembangan Media Pembelajaran Video Interakif Powtoon pada Mata Pelajaran IPA Materi Komponen Ekosistem","type":"article-journal"},"uris":["http://www.mendeley.com/documents/?uuid=d4513f9a-570f-4ab1-97ed-43254fb01491","http://www.mendeley.com/documents/?uuid=de4599a0-5d88-4077-b421-c6d74d7eed8c","http://www.mendeley.com/documents/?uuid=f1667077-f8a5-495c-bed4-51580bb622c2"]}],"mendeley":{"formattedCitation":"(Laksono, Sidik Iriansyah, and Oktaviana 2021)","manualFormatting":"Laksono, Iriansyah, dan Oktaviana (2021)","plainTextFormattedCitation":"(Laksono, Sidik Iriansyah, and Oktaviana 2021)","previouslyFormattedCitation":"(Laksono, Sidik Iriansyah, and Oktaviana 2021)"},"properties":{"noteIndex":0},"schema":"https://github.com/citation-style-language/schema/raw/master/csl-citation.json"}</w:instrText>
      </w:r>
      <w:r w:rsidRPr="00EE4CA2">
        <w:fldChar w:fldCharType="separate"/>
      </w:r>
      <w:r w:rsidRPr="00EE4CA2">
        <w:rPr>
          <w:noProof/>
        </w:rPr>
        <w:t xml:space="preserve">Laksono, Iriansyah, </w:t>
      </w:r>
      <w:r w:rsidR="00040848" w:rsidRPr="00EE4CA2">
        <w:rPr>
          <w:noProof/>
        </w:rPr>
        <w:t>dan</w:t>
      </w:r>
      <w:r w:rsidRPr="00EE4CA2">
        <w:rPr>
          <w:noProof/>
        </w:rPr>
        <w:t xml:space="preserve"> Oktaviana </w:t>
      </w:r>
      <w:r w:rsidR="00040848" w:rsidRPr="00EE4CA2">
        <w:rPr>
          <w:noProof/>
        </w:rPr>
        <w:t>(</w:t>
      </w:r>
      <w:hyperlink w:anchor="Laksono" w:history="1">
        <w:r w:rsidRPr="00EE4CA2">
          <w:rPr>
            <w:rStyle w:val="Hyperlink"/>
            <w:noProof/>
            <w:u w:val="none"/>
          </w:rPr>
          <w:t>2021</w:t>
        </w:r>
      </w:hyperlink>
      <w:r w:rsidRPr="00EE4CA2">
        <w:rPr>
          <w:noProof/>
        </w:rPr>
        <w:t>)</w:t>
      </w:r>
      <w:r w:rsidRPr="00EE4CA2">
        <w:fldChar w:fldCharType="end"/>
      </w:r>
      <w:r w:rsidRPr="00EE4CA2">
        <w:t xml:space="preserve"> media pembelajaran video interaktif pada mata pelajaran IPA materi komponen ekosistem layak untuk digunakan dalam pembelajaran. </w:t>
      </w:r>
      <w:r w:rsidRPr="00EE4CA2">
        <w:fldChar w:fldCharType="begin" w:fldLock="1"/>
      </w:r>
      <w:r w:rsidR="00EE4CA2" w:rsidRPr="00EE4CA2">
        <w:instrText>ADDIN CSL_CITATION {"citationItems":[{"id":"ITEM-1","itemData":{"DOI":"10.32884/ideas.v8i4.945","ISSN":"2442-367X","abstract":"The purpose of this study was to create a product in the form of learning media. The end result of this The purpose of this research is to create a product in the form of learning media. The end result of this research is a HOTS-based Powtoon learning video in class 3 science learning at SDN Cililitan. The research method used is Research and Development (R&amp;D) with the ADDIE model, which has five stages: analysis, design, development, implementation, and evaluation. Data is gathered using both qualitative and quantitative methods. Questionnaires were distributed to validators, educators, and students to collect quantitative data. Meanwhile, qualitative data were gathered through interviews, comments, and suggestions. The validation test results given by the media expert had an average of 87 percent, which was included in the very feasible category, and the validation test results given by the material expert had an average of 100 percent, which was also included in the very feasible category. The assessment of the educators response to the media yielded results of 80 percent in the very good category. The very good category was selected by 99.4 percent of students in their media evaluations. Finally, the HOTS-based Powtoon learning media in science learning for grade 3 at SDN Kramat Jati is appropriate for use in the learning process.","author":[{"dropping-particle":"","family":"Fauziyyah","given":"Anbar","non-dropping-particle":"","parse-names":false,"suffix":""},{"dropping-particle":"","family":"Sari","given":"Prima Mutia","non-dropping-particle":"","parse-names":false,"suffix":""}],"container-title":"Ideas: Jurnal Pendidikan, Sosial, dan Budaya","id":"ITEM-1","issue":"4","issued":{"date-parts":[["2022"]]},"page":"1607","title":"Pengembangan Media Pembelajaran Powtoon Berbasis HOTS pada Pembelajaran IPA Materi Cuaca Kelas 3 di Sekolah Dasar","type":"article-journal","volume":"8"},"uris":["http://www.mendeley.com/documents/?uuid=34f21988-5a0c-4c23-9a38-432cfd63296f","http://www.mendeley.com/documents/?uuid=db6caa87-07a8-4008-8e3b-4698140a986e","http://www.mendeley.com/documents/?uuid=c2ebf516-c438-484f-9d24-65ce93028c07"]}],"mendeley":{"formattedCitation":"(Fauziyyah and Sari 2022)","manualFormatting":"Fauziyyah dan Sari (2022)","plainTextFormattedCitation":"(Fauziyyah and Sari 2022)","previouslyFormattedCitation":"(Fauziyyah and Sari 2022)"},"properties":{"noteIndex":0},"schema":"https://github.com/citation-style-language/schema/raw/master/csl-citation.json"}</w:instrText>
      </w:r>
      <w:r w:rsidRPr="00EE4CA2">
        <w:fldChar w:fldCharType="separate"/>
      </w:r>
      <w:r w:rsidRPr="00EE4CA2">
        <w:rPr>
          <w:noProof/>
        </w:rPr>
        <w:t xml:space="preserve">Fauziyyah </w:t>
      </w:r>
      <w:r w:rsidR="00EE4CA2" w:rsidRPr="00EE4CA2">
        <w:rPr>
          <w:noProof/>
        </w:rPr>
        <w:t>dan</w:t>
      </w:r>
      <w:r w:rsidRPr="00EE4CA2">
        <w:rPr>
          <w:noProof/>
        </w:rPr>
        <w:t xml:space="preserve"> Sari </w:t>
      </w:r>
      <w:r w:rsidR="00040848" w:rsidRPr="00EE4CA2">
        <w:rPr>
          <w:noProof/>
        </w:rPr>
        <w:t>(</w:t>
      </w:r>
      <w:hyperlink w:anchor="Fauziyyah" w:history="1">
        <w:r w:rsidRPr="00EE4CA2">
          <w:rPr>
            <w:rStyle w:val="Hyperlink"/>
            <w:noProof/>
            <w:u w:val="none"/>
          </w:rPr>
          <w:t>2022</w:t>
        </w:r>
      </w:hyperlink>
      <w:r w:rsidRPr="00EE4CA2">
        <w:rPr>
          <w:noProof/>
        </w:rPr>
        <w:t>)</w:t>
      </w:r>
      <w:r w:rsidRPr="00EE4CA2">
        <w:fldChar w:fldCharType="end"/>
      </w:r>
      <w:r w:rsidRPr="00EE4CA2">
        <w:t xml:space="preserve"> </w:t>
      </w:r>
      <w:r w:rsidR="00040848" w:rsidRPr="00EE4CA2">
        <w:t xml:space="preserve">mengembangkan </w:t>
      </w:r>
      <w:r w:rsidR="00040848" w:rsidRPr="00EE4CA2">
        <w:t>media pembelajaran Powtoon berbasis HOTS pada pembelajaran IPA</w:t>
      </w:r>
      <w:r w:rsidR="00040848" w:rsidRPr="00EE4CA2">
        <w:t xml:space="preserve">. </w:t>
      </w:r>
      <w:r w:rsidRPr="00EE4CA2">
        <w:t>Kesimpulannya</w:t>
      </w:r>
      <w:r w:rsidR="00040848" w:rsidRPr="00EE4CA2">
        <w:t>,</w:t>
      </w:r>
      <w:r w:rsidRPr="00EE4CA2">
        <w:t xml:space="preserve"> media pembelajaran </w:t>
      </w:r>
      <w:r w:rsidR="00040848" w:rsidRPr="00EE4CA2">
        <w:t>Powtoon</w:t>
      </w:r>
      <w:r w:rsidR="00040848" w:rsidRPr="00846463">
        <w:t xml:space="preserve"> </w:t>
      </w:r>
      <w:r w:rsidRPr="00846463">
        <w:t>berbasis HOTS layak digunakan dalam proses pembelajaran</w:t>
      </w:r>
      <w:r w:rsidR="00040848">
        <w:t xml:space="preserve"> </w:t>
      </w:r>
      <w:r w:rsidR="00040848" w:rsidRPr="00846463">
        <w:t xml:space="preserve">IPA kelas </w:t>
      </w:r>
      <w:r w:rsidR="00040848">
        <w:t>III sekolah dasar</w:t>
      </w:r>
      <w:r w:rsidRPr="00846463">
        <w:t>.</w:t>
      </w:r>
    </w:p>
    <w:p w14:paraId="2747E2D7" w14:textId="522CC966" w:rsidR="00B2484B" w:rsidRDefault="00665684" w:rsidP="00B2484B">
      <w:pPr>
        <w:autoSpaceDE w:val="0"/>
        <w:autoSpaceDN w:val="0"/>
        <w:adjustRightInd w:val="0"/>
        <w:spacing w:line="276" w:lineRule="auto"/>
        <w:ind w:firstLine="720"/>
        <w:jc w:val="both"/>
      </w:pPr>
      <w:r>
        <w:lastRenderedPageBreak/>
        <w:t>Beberapa penelitian sebelumnya melakukan pengembangan media video pembelajaran menggunakan aplikasi Powtoon.</w:t>
      </w:r>
      <w:r w:rsidR="004726F4">
        <w:t xml:space="preserve"> Belum ada yang sampai pada tahap Penelitian Tindakan Kelas. </w:t>
      </w:r>
      <w:r w:rsidR="00B2484B">
        <w:t xml:space="preserve">Sehingga belum ada analisis mendalam terhadap permasalahan multimedia interaktif yang dibuat menggunakan aplikasi Powtoon dalam proses pembelajaran dan solusi terhadap permasalahan tersebut. Tujuan penelitian ini adalah menganalisis </w:t>
      </w:r>
      <w:r w:rsidR="00B2484B" w:rsidRPr="00846463">
        <w:t>penerapan pembelajaran multimedia interaktif Powtoon untuk meningkatkan hasil belajar IPA siswa sekolah dasar.</w:t>
      </w:r>
      <w:r w:rsidR="00B2484B">
        <w:t xml:space="preserve"> Dari tujuan tersebut difokuskan pada dua submasalah: </w:t>
      </w:r>
      <w:r w:rsidR="00B2484B" w:rsidRPr="00846463">
        <w:t xml:space="preserve">(1) </w:t>
      </w:r>
      <w:r w:rsidR="00B2484B" w:rsidRPr="000A54AA">
        <w:t xml:space="preserve">Bagaimana </w:t>
      </w:r>
      <w:r w:rsidR="00B2484B" w:rsidRPr="00846463">
        <w:t>penerapan</w:t>
      </w:r>
      <w:r w:rsidR="00B2484B" w:rsidRPr="000A54AA">
        <w:t xml:space="preserve"> m</w:t>
      </w:r>
      <w:r w:rsidR="00B2484B">
        <w:t>e</w:t>
      </w:r>
      <w:r w:rsidR="00B2484B" w:rsidRPr="00846463">
        <w:t>d</w:t>
      </w:r>
      <w:r w:rsidR="00B2484B" w:rsidRPr="000A54AA">
        <w:t>ia p</w:t>
      </w:r>
      <w:r w:rsidR="00B2484B">
        <w:t>e</w:t>
      </w:r>
      <w:r w:rsidR="00B2484B" w:rsidRPr="00846463">
        <w:t>m</w:t>
      </w:r>
      <w:r w:rsidR="00B2484B" w:rsidRPr="000A54AA">
        <w:t>be</w:t>
      </w:r>
      <w:r w:rsidR="00B2484B">
        <w:t>l</w:t>
      </w:r>
      <w:r w:rsidR="00B2484B" w:rsidRPr="00846463">
        <w:t>a</w:t>
      </w:r>
      <w:r w:rsidR="00B2484B" w:rsidRPr="000A54AA">
        <w:t>jaran multim</w:t>
      </w:r>
      <w:r w:rsidR="00B2484B">
        <w:t>e</w:t>
      </w:r>
      <w:r w:rsidR="00B2484B" w:rsidRPr="00846463">
        <w:t>d</w:t>
      </w:r>
      <w:r w:rsidR="00B2484B" w:rsidRPr="000A54AA">
        <w:t>ia int</w:t>
      </w:r>
      <w:r w:rsidR="00B2484B">
        <w:t>e</w:t>
      </w:r>
      <w:r w:rsidR="00B2484B" w:rsidRPr="00846463">
        <w:t>r</w:t>
      </w:r>
      <w:r w:rsidR="00B2484B" w:rsidRPr="000A54AA">
        <w:t>aktif b</w:t>
      </w:r>
      <w:r w:rsidR="00B2484B">
        <w:t>e</w:t>
      </w:r>
      <w:r w:rsidR="00B2484B" w:rsidRPr="00846463">
        <w:t>r</w:t>
      </w:r>
      <w:r w:rsidR="00B2484B" w:rsidRPr="000A54AA">
        <w:t>basis vid</w:t>
      </w:r>
      <w:r w:rsidR="00B2484B">
        <w:t>e</w:t>
      </w:r>
      <w:r w:rsidR="00B2484B" w:rsidRPr="00846463">
        <w:t>o</w:t>
      </w:r>
      <w:r w:rsidR="00B2484B" w:rsidRPr="000A54AA">
        <w:t xml:space="preserve"> b</w:t>
      </w:r>
      <w:r w:rsidR="00B2484B">
        <w:t>e</w:t>
      </w:r>
      <w:r w:rsidR="00B2484B" w:rsidRPr="00846463">
        <w:t>r</w:t>
      </w:r>
      <w:r w:rsidR="00B2484B" w:rsidRPr="000A54AA">
        <w:t>bantuan aplikasi</w:t>
      </w:r>
      <w:r w:rsidR="00B2484B" w:rsidRPr="00846463">
        <w:t xml:space="preserve"> Pow</w:t>
      </w:r>
      <w:r w:rsidR="00B2484B">
        <w:t>t</w:t>
      </w:r>
      <w:r w:rsidR="00B2484B" w:rsidRPr="00846463">
        <w:t xml:space="preserve">oon </w:t>
      </w:r>
      <w:r w:rsidR="00B2484B" w:rsidRPr="000A54AA">
        <w:t>pada mata p</w:t>
      </w:r>
      <w:r w:rsidR="00B2484B">
        <w:t>e</w:t>
      </w:r>
      <w:r w:rsidR="00B2484B" w:rsidRPr="00846463">
        <w:t>l</w:t>
      </w:r>
      <w:r w:rsidR="00B2484B" w:rsidRPr="000A54AA">
        <w:t xml:space="preserve">ajaran IPA di </w:t>
      </w:r>
      <w:r w:rsidR="00B2484B" w:rsidRPr="00846463">
        <w:t xml:space="preserve">sekolah dasar (2) </w:t>
      </w:r>
      <w:r w:rsidR="00B2484B" w:rsidRPr="00657A88">
        <w:t xml:space="preserve">Bagaimana </w:t>
      </w:r>
      <w:r w:rsidR="00B2484B" w:rsidRPr="00846463">
        <w:t>peningkatan hasil belajar siswa melalui</w:t>
      </w:r>
      <w:r w:rsidR="00B2484B" w:rsidRPr="00657A88">
        <w:t xml:space="preserve"> </w:t>
      </w:r>
      <w:r w:rsidR="00B2484B" w:rsidRPr="00846463">
        <w:t xml:space="preserve">penerapan </w:t>
      </w:r>
      <w:r w:rsidR="00B2484B" w:rsidRPr="00657A88">
        <w:t>me</w:t>
      </w:r>
      <w:r w:rsidR="00B2484B" w:rsidRPr="00846463">
        <w:t>d</w:t>
      </w:r>
      <w:r w:rsidR="00B2484B" w:rsidRPr="00657A88">
        <w:t>ia pe</w:t>
      </w:r>
      <w:r w:rsidR="00B2484B" w:rsidRPr="00846463">
        <w:t>m</w:t>
      </w:r>
      <w:r w:rsidR="00B2484B" w:rsidRPr="00657A88">
        <w:t>bel</w:t>
      </w:r>
      <w:r w:rsidR="00B2484B" w:rsidRPr="00846463">
        <w:t>a</w:t>
      </w:r>
      <w:r w:rsidR="00B2484B" w:rsidRPr="00657A88">
        <w:t>jaran</w:t>
      </w:r>
      <w:r w:rsidR="00B2484B" w:rsidRPr="00846463">
        <w:t xml:space="preserve"> multimedia</w:t>
      </w:r>
      <w:r w:rsidR="00B2484B" w:rsidRPr="00657A88">
        <w:t xml:space="preserve"> inte</w:t>
      </w:r>
      <w:r w:rsidR="00B2484B" w:rsidRPr="00846463">
        <w:t>r</w:t>
      </w:r>
      <w:r w:rsidR="00B2484B" w:rsidRPr="00657A88">
        <w:t>aktif vide</w:t>
      </w:r>
      <w:r w:rsidR="00B2484B" w:rsidRPr="00846463">
        <w:t>o</w:t>
      </w:r>
      <w:r w:rsidR="00B2484B" w:rsidRPr="00657A88">
        <w:t xml:space="preserve"> be</w:t>
      </w:r>
      <w:r w:rsidR="00B2484B" w:rsidRPr="00846463">
        <w:t>r</w:t>
      </w:r>
      <w:r w:rsidR="00B2484B" w:rsidRPr="00657A88">
        <w:t>bantuan aplikasi</w:t>
      </w:r>
      <w:r w:rsidR="00B2484B" w:rsidRPr="00846463">
        <w:t xml:space="preserve"> Pow</w:t>
      </w:r>
      <w:r w:rsidR="00B2484B">
        <w:t>t</w:t>
      </w:r>
      <w:r w:rsidR="00B2484B" w:rsidRPr="00846463">
        <w:t xml:space="preserve">oon </w:t>
      </w:r>
      <w:r w:rsidR="00B2484B" w:rsidRPr="00657A88">
        <w:t>pada mata pe</w:t>
      </w:r>
      <w:r w:rsidR="00B2484B" w:rsidRPr="00846463">
        <w:t>l</w:t>
      </w:r>
      <w:r w:rsidR="00B2484B" w:rsidRPr="00657A88">
        <w:t xml:space="preserve">ajaran IPA di </w:t>
      </w:r>
      <w:r w:rsidR="00B2484B" w:rsidRPr="00846463">
        <w:t>sekolah dasar.</w:t>
      </w:r>
    </w:p>
    <w:p w14:paraId="46D0D6C2" w14:textId="77777777" w:rsidR="0067673E" w:rsidRPr="00620076" w:rsidRDefault="0067673E" w:rsidP="0067673E">
      <w:pPr>
        <w:autoSpaceDE w:val="0"/>
        <w:autoSpaceDN w:val="0"/>
        <w:adjustRightInd w:val="0"/>
        <w:ind w:firstLine="720"/>
        <w:jc w:val="both"/>
      </w:pPr>
    </w:p>
    <w:p w14:paraId="725CE2BC" w14:textId="77777777" w:rsidR="004A4D18" w:rsidRPr="00620076" w:rsidRDefault="004A4D18" w:rsidP="004A4D18">
      <w:pPr>
        <w:tabs>
          <w:tab w:val="left" w:pos="340"/>
        </w:tabs>
        <w:spacing w:line="276" w:lineRule="auto"/>
        <w:rPr>
          <w:b/>
          <w:color w:val="000000"/>
        </w:rPr>
      </w:pPr>
      <w:r w:rsidRPr="00620076">
        <w:rPr>
          <w:b/>
          <w:caps/>
        </w:rPr>
        <w:t>METODE</w:t>
      </w:r>
    </w:p>
    <w:p w14:paraId="12BADA69" w14:textId="78A691C4" w:rsidR="00783E18" w:rsidRPr="00EE4CA2" w:rsidRDefault="00783E18" w:rsidP="00783E18">
      <w:pPr>
        <w:autoSpaceDE w:val="0"/>
        <w:autoSpaceDN w:val="0"/>
        <w:adjustRightInd w:val="0"/>
        <w:spacing w:line="276" w:lineRule="auto"/>
        <w:ind w:firstLine="720"/>
        <w:jc w:val="both"/>
        <w:rPr>
          <w:lang w:val="id-ID"/>
        </w:rPr>
      </w:pPr>
      <w:r>
        <w:rPr>
          <w:bCs/>
          <w:lang w:val="id-ID"/>
        </w:rPr>
        <w:t xml:space="preserve">Jenis </w:t>
      </w:r>
      <w:r w:rsidRPr="00783E18">
        <w:t>penelitian</w:t>
      </w:r>
      <w:r>
        <w:rPr>
          <w:bCs/>
          <w:lang w:val="id-ID"/>
        </w:rPr>
        <w:t xml:space="preserve"> ini </w:t>
      </w:r>
      <w:r>
        <w:rPr>
          <w:bCs/>
          <w:lang w:val="id-ID"/>
        </w:rPr>
        <w:t xml:space="preserve">adalah </w:t>
      </w:r>
      <w:r w:rsidRPr="009C6DCA">
        <w:rPr>
          <w:bCs/>
          <w:lang w:val="id-ID"/>
        </w:rPr>
        <w:t xml:space="preserve">Penelitian Tindakan Kelas (PTK) </w:t>
      </w:r>
      <w:r>
        <w:rPr>
          <w:bCs/>
          <w:lang w:val="id-ID"/>
        </w:rPr>
        <w:t xml:space="preserve">untuk mendeskripsikan </w:t>
      </w:r>
      <w:r w:rsidRPr="00846463">
        <w:t xml:space="preserve">penerapan pembelajaran multimedia interaktif Powtoon </w:t>
      </w:r>
      <w:r>
        <w:t>dalam</w:t>
      </w:r>
      <w:r w:rsidRPr="00846463">
        <w:t xml:space="preserve"> meningkatkan hasil belajar IPA siswa</w:t>
      </w:r>
      <w:r>
        <w:t xml:space="preserve"> melalui minimal dua siklus pembelajaran</w:t>
      </w:r>
      <w:r w:rsidRPr="00846463">
        <w:t>.</w:t>
      </w:r>
      <w:r>
        <w:t xml:space="preserve"> </w:t>
      </w:r>
      <w:r>
        <w:rPr>
          <w:lang w:val="id-ID"/>
        </w:rPr>
        <w:t xml:space="preserve">Penelitian ini dilaksanakan </w:t>
      </w:r>
      <w:bookmarkStart w:id="1" w:name="_Hlk199491186"/>
      <w:r>
        <w:rPr>
          <w:lang w:val="id-ID"/>
        </w:rPr>
        <w:t>pada</w:t>
      </w:r>
      <w:r w:rsidRPr="000A54AA">
        <w:rPr>
          <w:lang w:val="id-ID"/>
        </w:rPr>
        <w:t xml:space="preserve"> </w:t>
      </w:r>
      <w:r>
        <w:rPr>
          <w:lang w:val="id-ID"/>
        </w:rPr>
        <w:t xml:space="preserve">25 siswa </w:t>
      </w:r>
      <w:r w:rsidRPr="000A54AA">
        <w:rPr>
          <w:lang w:val="id-ID"/>
        </w:rPr>
        <w:t>k</w:t>
      </w:r>
      <w:r>
        <w:rPr>
          <w:lang w:val="id-ID"/>
        </w:rPr>
        <w:t>e</w:t>
      </w:r>
      <w:r w:rsidRPr="00933F6F">
        <w:rPr>
          <w:rFonts w:ascii="Microsoft Himalaya" w:hAnsi="Microsoft Himalaya"/>
          <w:color w:val="000000" w:themeColor="text1"/>
          <w:spacing w:val="-20"/>
          <w:w w:val="1"/>
          <w:sz w:val="5"/>
          <w:lang w:val="id-ID"/>
        </w:rPr>
        <w:t>i</w:t>
      </w:r>
      <w:r w:rsidRPr="000A54AA">
        <w:rPr>
          <w:lang w:val="id-ID"/>
        </w:rPr>
        <w:t xml:space="preserve">las V UPT SPF SD </w:t>
      </w:r>
      <w:r w:rsidRPr="00EE4CA2">
        <w:rPr>
          <w:lang w:val="id-ID"/>
        </w:rPr>
        <w:t>Ne</w:t>
      </w:r>
      <w:r w:rsidRPr="00EE4CA2">
        <w:rPr>
          <w:rFonts w:ascii="Microsoft Himalaya" w:hAnsi="Microsoft Himalaya"/>
          <w:color w:val="000000" w:themeColor="text1"/>
          <w:spacing w:val="-20"/>
          <w:w w:val="1"/>
          <w:sz w:val="5"/>
          <w:lang w:val="id-ID"/>
        </w:rPr>
        <w:t>i</w:t>
      </w:r>
      <w:r w:rsidRPr="00EE4CA2">
        <w:rPr>
          <w:lang w:val="id-ID"/>
        </w:rPr>
        <w:t>ge</w:t>
      </w:r>
      <w:r w:rsidRPr="00EE4CA2">
        <w:rPr>
          <w:rFonts w:ascii="Microsoft Himalaya" w:hAnsi="Microsoft Himalaya"/>
          <w:color w:val="000000" w:themeColor="text1"/>
          <w:spacing w:val="-20"/>
          <w:w w:val="1"/>
          <w:sz w:val="5"/>
          <w:lang w:val="id-ID"/>
        </w:rPr>
        <w:t>i</w:t>
      </w:r>
      <w:r w:rsidRPr="00EE4CA2">
        <w:rPr>
          <w:lang w:val="id-ID"/>
        </w:rPr>
        <w:t>ri Sipala II Ko</w:t>
      </w:r>
      <w:r w:rsidRPr="00EE4CA2">
        <w:rPr>
          <w:rFonts w:ascii="Microsoft Himalaya" w:hAnsi="Microsoft Himalaya"/>
          <w:color w:val="000000" w:themeColor="text1"/>
          <w:spacing w:val="-20"/>
          <w:w w:val="1"/>
          <w:sz w:val="5"/>
          <w:lang w:val="id-ID"/>
        </w:rPr>
        <w:t>i</w:t>
      </w:r>
      <w:r w:rsidRPr="00EE4CA2">
        <w:rPr>
          <w:lang w:val="id-ID"/>
        </w:rPr>
        <w:t>ta Makassar</w:t>
      </w:r>
      <w:bookmarkEnd w:id="1"/>
      <w:r w:rsidRPr="00EE4CA2">
        <w:rPr>
          <w:lang w:val="id-ID"/>
        </w:rPr>
        <w:t xml:space="preserve"> yang beralamatkan di</w:t>
      </w:r>
      <w:r w:rsidRPr="00EE4CA2">
        <w:rPr>
          <w:lang w:val="id-ID"/>
        </w:rPr>
        <w:t xml:space="preserve"> J</w:t>
      </w:r>
      <w:r w:rsidRPr="00EE4CA2">
        <w:rPr>
          <w:lang w:val="id-ID"/>
        </w:rPr>
        <w:t>alan</w:t>
      </w:r>
      <w:r w:rsidRPr="00EE4CA2">
        <w:rPr>
          <w:lang w:val="id-ID"/>
        </w:rPr>
        <w:t xml:space="preserve"> Pacce</w:t>
      </w:r>
      <w:r w:rsidRPr="00EE4CA2">
        <w:rPr>
          <w:rFonts w:ascii="Microsoft Himalaya" w:hAnsi="Microsoft Himalaya"/>
          <w:color w:val="000000" w:themeColor="text1"/>
          <w:spacing w:val="-20"/>
          <w:w w:val="1"/>
          <w:sz w:val="5"/>
          <w:lang w:val="id-ID"/>
        </w:rPr>
        <w:t>i</w:t>
      </w:r>
      <w:r w:rsidRPr="00EE4CA2">
        <w:rPr>
          <w:lang w:val="id-ID"/>
        </w:rPr>
        <w:t>rakkang, Ke</w:t>
      </w:r>
      <w:r w:rsidRPr="00EE4CA2">
        <w:rPr>
          <w:rFonts w:ascii="Microsoft Himalaya" w:hAnsi="Microsoft Himalaya"/>
          <w:color w:val="000000" w:themeColor="text1"/>
          <w:spacing w:val="-20"/>
          <w:w w:val="1"/>
          <w:sz w:val="5"/>
          <w:lang w:val="id-ID"/>
        </w:rPr>
        <w:t>i</w:t>
      </w:r>
      <w:r w:rsidRPr="00EE4CA2">
        <w:rPr>
          <w:lang w:val="id-ID"/>
        </w:rPr>
        <w:t>c</w:t>
      </w:r>
      <w:r w:rsidRPr="00EE4CA2">
        <w:rPr>
          <w:lang w:val="id-ID"/>
        </w:rPr>
        <w:t>amatan</w:t>
      </w:r>
      <w:r w:rsidRPr="00EE4CA2">
        <w:rPr>
          <w:lang w:val="id-ID"/>
        </w:rPr>
        <w:t xml:space="preserve"> Biringkanaya, Ko</w:t>
      </w:r>
      <w:r w:rsidRPr="00EE4CA2">
        <w:rPr>
          <w:rFonts w:ascii="Microsoft Himalaya" w:hAnsi="Microsoft Himalaya"/>
          <w:color w:val="000000" w:themeColor="text1"/>
          <w:spacing w:val="-20"/>
          <w:w w:val="1"/>
          <w:sz w:val="5"/>
          <w:lang w:val="id-ID"/>
        </w:rPr>
        <w:t>i</w:t>
      </w:r>
      <w:r w:rsidRPr="00EE4CA2">
        <w:rPr>
          <w:lang w:val="id-ID"/>
        </w:rPr>
        <w:t>ta Makassar</w:t>
      </w:r>
      <w:r w:rsidRPr="00EE4CA2">
        <w:rPr>
          <w:lang w:val="id-ID"/>
        </w:rPr>
        <w:t>.</w:t>
      </w:r>
    </w:p>
    <w:p w14:paraId="31EC04E1" w14:textId="5858347B" w:rsidR="00AB16FE" w:rsidRPr="00EE4CA2" w:rsidRDefault="00783E18" w:rsidP="00AB16FE">
      <w:pPr>
        <w:autoSpaceDE w:val="0"/>
        <w:autoSpaceDN w:val="0"/>
        <w:adjustRightInd w:val="0"/>
        <w:spacing w:line="276" w:lineRule="auto"/>
        <w:ind w:firstLine="720"/>
        <w:jc w:val="both"/>
      </w:pPr>
      <w:r w:rsidRPr="00EE4CA2">
        <w:rPr>
          <w:lang w:val="id-ID"/>
        </w:rPr>
        <w:t xml:space="preserve"> </w:t>
      </w:r>
      <w:r w:rsidR="00356D69" w:rsidRPr="00EE4CA2">
        <w:rPr>
          <w:lang w:val="id-ID"/>
        </w:rPr>
        <w:t xml:space="preserve">Dalam penelitian </w:t>
      </w:r>
      <w:r w:rsidRPr="00EE4CA2">
        <w:rPr>
          <w:lang w:val="id-ID"/>
        </w:rPr>
        <w:t>PTK</w:t>
      </w:r>
      <w:r w:rsidRPr="00EE4CA2">
        <w:rPr>
          <w:lang w:val="id-ID"/>
        </w:rPr>
        <w:t xml:space="preserve"> ini</w:t>
      </w:r>
      <w:r w:rsidRPr="00EE4CA2">
        <w:rPr>
          <w:lang w:val="id-ID"/>
        </w:rPr>
        <w:t xml:space="preserve"> </w:t>
      </w:r>
      <w:r w:rsidR="00356D69" w:rsidRPr="00EE4CA2">
        <w:rPr>
          <w:lang w:val="id-ID"/>
        </w:rPr>
        <w:t xml:space="preserve">peneliti bertindak sebagai pembuat media dan guru. Prosedur pelaksanaan PTK ini </w:t>
      </w:r>
      <w:r w:rsidRPr="00EE4CA2">
        <w:rPr>
          <w:lang w:val="id-ID"/>
        </w:rPr>
        <w:t>dibagi dalam dua siklus</w:t>
      </w:r>
      <w:r w:rsidRPr="00EE4CA2">
        <w:rPr>
          <w:lang w:val="id-ID"/>
        </w:rPr>
        <w:t>.</w:t>
      </w:r>
      <w:r w:rsidRPr="00EE4CA2">
        <w:rPr>
          <w:lang w:val="id-ID"/>
        </w:rPr>
        <w:t xml:space="preserve"> </w:t>
      </w:r>
      <w:r w:rsidRPr="00EE4CA2">
        <w:rPr>
          <w:lang w:val="id-ID"/>
        </w:rPr>
        <w:t>Masing</w:t>
      </w:r>
      <w:r w:rsidRPr="00EE4CA2">
        <w:rPr>
          <w:lang w:val="id-ID"/>
        </w:rPr>
        <w:t xml:space="preserve">-masing siklus terdiri </w:t>
      </w:r>
      <w:r w:rsidRPr="00EE4CA2">
        <w:rPr>
          <w:lang w:val="id-ID"/>
        </w:rPr>
        <w:t>atas 4 tahapan proses:</w:t>
      </w:r>
      <w:r w:rsidRPr="00EE4CA2">
        <w:rPr>
          <w:lang w:val="id-ID"/>
        </w:rPr>
        <w:t xml:space="preserve"> perencanaan (</w:t>
      </w:r>
      <w:r w:rsidRPr="00EE4CA2">
        <w:rPr>
          <w:i/>
          <w:iCs/>
          <w:lang w:val="id-ID"/>
        </w:rPr>
        <w:t>planning</w:t>
      </w:r>
      <w:r w:rsidRPr="00EE4CA2">
        <w:rPr>
          <w:lang w:val="id-ID"/>
        </w:rPr>
        <w:t>), pelaksanaan tindakan (</w:t>
      </w:r>
      <w:r w:rsidRPr="00EE4CA2">
        <w:rPr>
          <w:i/>
          <w:iCs/>
          <w:lang w:val="id-ID"/>
        </w:rPr>
        <w:t>acting</w:t>
      </w:r>
      <w:r w:rsidRPr="00EE4CA2">
        <w:rPr>
          <w:lang w:val="id-ID"/>
        </w:rPr>
        <w:t>), observasi (</w:t>
      </w:r>
      <w:r w:rsidRPr="00EE4CA2">
        <w:rPr>
          <w:i/>
          <w:iCs/>
          <w:lang w:val="id-ID"/>
        </w:rPr>
        <w:t>observing</w:t>
      </w:r>
      <w:r w:rsidRPr="00EE4CA2">
        <w:rPr>
          <w:lang w:val="id-ID"/>
        </w:rPr>
        <w:t>), dan refleksi (</w:t>
      </w:r>
      <w:r w:rsidRPr="00EE4CA2">
        <w:rPr>
          <w:i/>
          <w:iCs/>
          <w:lang w:val="id-ID"/>
        </w:rPr>
        <w:t>reflecting</w:t>
      </w:r>
      <w:r w:rsidRPr="00EE4CA2">
        <w:rPr>
          <w:lang w:val="id-ID"/>
        </w:rPr>
        <w:t>)</w:t>
      </w:r>
      <w:r w:rsidR="00B8591D" w:rsidRPr="00EE4CA2">
        <w:rPr>
          <w:lang w:val="id-ID"/>
        </w:rPr>
        <w:t xml:space="preserve"> </w:t>
      </w:r>
      <w:r w:rsidR="00B8591D" w:rsidRPr="00EE4CA2">
        <w:rPr>
          <w:lang w:val="id-ID"/>
        </w:rPr>
        <w:fldChar w:fldCharType="begin" w:fldLock="1"/>
      </w:r>
      <w:r w:rsidR="00B8591D" w:rsidRPr="00EE4CA2">
        <w:rPr>
          <w:lang w:val="id-ID"/>
        </w:rPr>
        <w:instrText>ADDIN CSL_CITATION {"citationItems":[{"id":"ITEM-1","itemData":{"ISBN":"9791486883","author":[{"dropping-particle":"","family":"Sanjaya","given":"Wina","non-dropping-particle":"","parse-names":false,"suffix":""}],"id":"ITEM-1","issued":{"date-parts":[["2016"]]},"publisher":"Prenada Media","publisher-place":"Jakarta","title":"Penelitian tindakan kelas","type":"book"},"uris":["http://www.mendeley.com/documents/?uuid=98bbc2f2-ef7b-40cc-a164-fb1b8aac7e9e"]}],"mendeley":{"formattedCitation":"(Sanjaya 2016)","plainTextFormattedCitation":"(Sanjaya 2016)","previouslyFormattedCitation":"(Sanjaya 2016)"},"properties":{"noteIndex":0},"schema":"https://github.com/citation-style-language/schema/raw/master/csl-citation.json"}</w:instrText>
      </w:r>
      <w:r w:rsidR="00B8591D" w:rsidRPr="00EE4CA2">
        <w:rPr>
          <w:lang w:val="id-ID"/>
        </w:rPr>
        <w:fldChar w:fldCharType="separate"/>
      </w:r>
      <w:r w:rsidR="00B8591D" w:rsidRPr="00EE4CA2">
        <w:rPr>
          <w:noProof/>
          <w:lang w:val="id-ID"/>
        </w:rPr>
        <w:t xml:space="preserve">(Sanjaya </w:t>
      </w:r>
      <w:hyperlink w:anchor="Sanjaya" w:history="1">
        <w:r w:rsidR="00B8591D" w:rsidRPr="00EE4CA2">
          <w:rPr>
            <w:rStyle w:val="Hyperlink"/>
            <w:noProof/>
            <w:u w:val="none"/>
            <w:lang w:val="id-ID"/>
          </w:rPr>
          <w:t>2016</w:t>
        </w:r>
      </w:hyperlink>
      <w:r w:rsidR="00B8591D" w:rsidRPr="00EE4CA2">
        <w:rPr>
          <w:noProof/>
          <w:lang w:val="id-ID"/>
        </w:rPr>
        <w:t>)</w:t>
      </w:r>
      <w:r w:rsidR="00B8591D" w:rsidRPr="00EE4CA2">
        <w:rPr>
          <w:lang w:val="id-ID"/>
        </w:rPr>
        <w:fldChar w:fldCharType="end"/>
      </w:r>
      <w:r w:rsidRPr="00EE4CA2">
        <w:rPr>
          <w:lang w:val="id-ID"/>
        </w:rPr>
        <w:t xml:space="preserve">. </w:t>
      </w:r>
      <w:r w:rsidR="00AB16FE" w:rsidRPr="00EE4CA2">
        <w:rPr>
          <w:lang w:val="id-ID"/>
        </w:rPr>
        <w:t xml:space="preserve">Data dikumpulkan menggunakan teknik wawancara, observasi, tes, dan dokumentasi. </w:t>
      </w:r>
      <w:r w:rsidRPr="00EE4CA2">
        <w:t>Data yang berhasil dikumpulkan oleh peneliti kemudian dianalisis dengan perhitungan persentase dan rata-rata hasil belajar siswa untuk mengetahui peningkatan hasil belajar siswa dengan membandingkan hasil belajar pada siklus I dan siklus II</w:t>
      </w:r>
      <w:r w:rsidR="00B8591D" w:rsidRPr="00EE4CA2">
        <w:t xml:space="preserve"> </w:t>
      </w:r>
      <w:r w:rsidR="00B8591D" w:rsidRPr="00EE4CA2">
        <w:fldChar w:fldCharType="begin" w:fldLock="1"/>
      </w:r>
      <w:r w:rsidR="00EE4CA2" w:rsidRPr="00EE4CA2">
        <w:instrText>ADDIN CSL_CITATION {"citationItems":[{"id":"ITEM-1","itemData":{"ISBN":"9793323205","author":[{"dropping-particle":"","family":"Susilo","given":"Herawati","non-dropping-particle":"","parse-names":false,"suffix":""},{"dropping-particle":"","family":"Chotimah","given":"Husnul","non-dropping-particle":"","parse-names":false,"suffix":""},{"dropping-particle":"","family":"Sari","given":"Yuyun Dwita","non-dropping-particle":"","parse-names":false,"suffix":""}],"id":"ITEM-1","issued":{"date-parts":[["2022"]]},"publisher":"Media Nusa Creative (MNC Publishing)","publisher-place":"Malang","title":"Penelitian tindakan kelas","type":"book"},"uris":["http://www.mendeley.com/documents/?uuid=8e896389-c2e6-413a-9b43-2038d4b009f5"]}],"mendeley":{"formattedCitation":"(Susilo, Chotimah, and Sari 2022)","manualFormatting":"(Susilo, Chotimah, dan Sari 2022)","plainTextFormattedCitation":"(Susilo, Chotimah, and Sari 2022)","previouslyFormattedCitation":"(Susilo, Chotimah, and Sari 2022)"},"properties":{"noteIndex":0},"schema":"https://github.com/citation-style-language/schema/raw/master/csl-citation.json"}</w:instrText>
      </w:r>
      <w:r w:rsidR="00B8591D" w:rsidRPr="00EE4CA2">
        <w:fldChar w:fldCharType="separate"/>
      </w:r>
      <w:r w:rsidR="00B8591D" w:rsidRPr="00EE4CA2">
        <w:rPr>
          <w:noProof/>
        </w:rPr>
        <w:t xml:space="preserve">(Susilo, Chotimah, </w:t>
      </w:r>
      <w:r w:rsidR="00EE4CA2" w:rsidRPr="00EE4CA2">
        <w:rPr>
          <w:noProof/>
        </w:rPr>
        <w:t>dan</w:t>
      </w:r>
      <w:r w:rsidR="00B8591D" w:rsidRPr="00EE4CA2">
        <w:rPr>
          <w:noProof/>
        </w:rPr>
        <w:t xml:space="preserve"> Sari </w:t>
      </w:r>
      <w:hyperlink w:anchor="Susilo" w:history="1">
        <w:r w:rsidR="00B8591D" w:rsidRPr="00EE4CA2">
          <w:rPr>
            <w:rStyle w:val="Hyperlink"/>
            <w:noProof/>
            <w:u w:val="none"/>
          </w:rPr>
          <w:t>2022</w:t>
        </w:r>
      </w:hyperlink>
      <w:r w:rsidR="00B8591D" w:rsidRPr="00EE4CA2">
        <w:rPr>
          <w:noProof/>
        </w:rPr>
        <w:t>)</w:t>
      </w:r>
      <w:r w:rsidR="00B8591D" w:rsidRPr="00EE4CA2">
        <w:fldChar w:fldCharType="end"/>
      </w:r>
      <w:r w:rsidR="00AB16FE" w:rsidRPr="00EE4CA2">
        <w:t>.</w:t>
      </w:r>
      <w:r w:rsidRPr="00EE4CA2">
        <w:t xml:space="preserve"> </w:t>
      </w:r>
    </w:p>
    <w:p w14:paraId="377ECAD4" w14:textId="134EB09D" w:rsidR="00783E18" w:rsidRPr="00EE4CA2" w:rsidRDefault="00AB16FE" w:rsidP="00FB7E3E">
      <w:pPr>
        <w:autoSpaceDE w:val="0"/>
        <w:autoSpaceDN w:val="0"/>
        <w:adjustRightInd w:val="0"/>
        <w:spacing w:line="276" w:lineRule="auto"/>
        <w:ind w:firstLine="720"/>
        <w:jc w:val="both"/>
        <w:rPr>
          <w:szCs w:val="16"/>
          <w:lang w:val="id-ID"/>
        </w:rPr>
      </w:pPr>
      <w:r w:rsidRPr="00EE4CA2">
        <w:t>Kriteria pen</w:t>
      </w:r>
      <w:r w:rsidR="00FB7E3E" w:rsidRPr="00EE4CA2">
        <w:t xml:space="preserve">arikan kesimpulan terkait keberhasilan penggunaan </w:t>
      </w:r>
      <w:r w:rsidR="00FB7E3E" w:rsidRPr="00EE4CA2">
        <w:t xml:space="preserve">multimedia interaktif Powtoon </w:t>
      </w:r>
      <w:r w:rsidR="00783E18" w:rsidRPr="00EE4CA2">
        <w:t>a</w:t>
      </w:r>
      <w:r w:rsidR="00783E18" w:rsidRPr="00EE4CA2">
        <w:t xml:space="preserve">pabila 80% dari </w:t>
      </w:r>
      <w:r w:rsidR="00FB7E3E" w:rsidRPr="00EE4CA2">
        <w:t>keseluruhan</w:t>
      </w:r>
      <w:r w:rsidR="00783E18" w:rsidRPr="00EE4CA2">
        <w:t xml:space="preserve"> jumlah siswa </w:t>
      </w:r>
      <w:r w:rsidR="00FB7E3E" w:rsidRPr="00EE4CA2">
        <w:t>mencapai</w:t>
      </w:r>
      <w:r w:rsidR="00783E18" w:rsidRPr="00EE4CA2">
        <w:t xml:space="preserve"> nilai KKM</w:t>
      </w:r>
      <w:r w:rsidR="00FB7E3E" w:rsidRPr="00EE4CA2">
        <w:t>,</w:t>
      </w:r>
      <w:r w:rsidR="00783E18" w:rsidRPr="00EE4CA2">
        <w:t xml:space="preserve"> yaitu ≥ 70 pada muatan </w:t>
      </w:r>
      <w:r w:rsidR="00FB7E3E" w:rsidRPr="00EE4CA2">
        <w:t>pembelajaran</w:t>
      </w:r>
      <w:r w:rsidR="00783E18" w:rsidRPr="00EE4CA2">
        <w:t xml:space="preserve"> IPA. </w:t>
      </w:r>
      <w:r w:rsidR="00B8591D" w:rsidRPr="00EE4CA2">
        <w:t>Perhitungan statistik ini</w:t>
      </w:r>
      <w:r w:rsidR="00783E18" w:rsidRPr="00EE4CA2">
        <w:t xml:space="preserve"> </w:t>
      </w:r>
      <w:r w:rsidR="00847D57" w:rsidRPr="00EE4CA2">
        <w:t xml:space="preserve">dapat </w:t>
      </w:r>
      <w:r w:rsidR="00783E18" w:rsidRPr="00EE4CA2">
        <w:t>dirumuskan</w:t>
      </w:r>
      <w:r w:rsidR="00847D57" w:rsidRPr="00EE4CA2">
        <w:t xml:space="preserve"> sebagai berikut</w:t>
      </w:r>
      <w:r w:rsidR="00783E18" w:rsidRPr="00EE4CA2">
        <w:rPr>
          <w:lang w:val="id-ID"/>
        </w:rPr>
        <w:t>:</w:t>
      </w:r>
    </w:p>
    <w:p w14:paraId="16380A39" w14:textId="419D7976" w:rsidR="00783E18" w:rsidRPr="00EE4CA2" w:rsidRDefault="00783E18" w:rsidP="00783E18">
      <w:pPr>
        <w:pStyle w:val="ListParagraph"/>
        <w:spacing w:after="0"/>
        <w:ind w:left="786"/>
        <w:jc w:val="center"/>
        <w:rPr>
          <w:rFonts w:ascii="Times New Roman" w:hAnsi="Times New Roman"/>
          <w:sz w:val="24"/>
          <w:szCs w:val="24"/>
          <w:lang w:val="id-ID"/>
        </w:rPr>
      </w:pPr>
      <w:r w:rsidRPr="00EE4CA2">
        <w:rPr>
          <w:rFonts w:ascii="Times New Roman" w:hAnsi="Times New Roman"/>
          <w:sz w:val="24"/>
          <w:szCs w:val="24"/>
          <w:lang w:val="id-ID"/>
        </w:rPr>
        <w:t xml:space="preserve">X = </w:t>
      </w:r>
      <m:oMath>
        <m:f>
          <m:fPr>
            <m:ctrlPr>
              <w:rPr>
                <w:rFonts w:ascii="Cambria Math" w:hAnsi="Cambria Math"/>
                <w:iCs/>
                <w:sz w:val="24"/>
                <w:szCs w:val="24"/>
                <w:lang w:val="id-ID"/>
              </w:rPr>
            </m:ctrlPr>
          </m:fPr>
          <m:num>
            <m:r>
              <m:rPr>
                <m:sty m:val="p"/>
              </m:rPr>
              <w:rPr>
                <w:rFonts w:ascii="Cambria Math" w:hAnsi="Cambria Math"/>
                <w:sz w:val="24"/>
                <w:szCs w:val="24"/>
                <w:lang w:val="id-ID"/>
              </w:rPr>
              <m:t>∑X</m:t>
            </m:r>
          </m:num>
          <m:den>
            <m:r>
              <m:rPr>
                <m:sty m:val="p"/>
              </m:rPr>
              <w:rPr>
                <w:rFonts w:ascii="Cambria Math" w:hAnsi="Cambria Math"/>
                <w:sz w:val="24"/>
                <w:szCs w:val="24"/>
                <w:lang w:val="id-ID"/>
              </w:rPr>
              <m:t>n</m:t>
            </m:r>
          </m:den>
        </m:f>
      </m:oMath>
    </w:p>
    <w:p w14:paraId="7EECF310" w14:textId="4AE39009" w:rsidR="00783E18" w:rsidRPr="00EE4CA2" w:rsidRDefault="00F6130D" w:rsidP="00F6130D">
      <w:pPr>
        <w:pStyle w:val="ListParagraph"/>
        <w:spacing w:after="0"/>
        <w:ind w:left="284"/>
        <w:jc w:val="both"/>
        <w:rPr>
          <w:rFonts w:ascii="Times New Roman" w:hAnsi="Times New Roman"/>
          <w:sz w:val="24"/>
          <w:szCs w:val="24"/>
        </w:rPr>
      </w:pPr>
      <w:r w:rsidRPr="00EE4CA2">
        <w:rPr>
          <w:rFonts w:ascii="Times New Roman" w:hAnsi="Times New Roman"/>
          <w:sz w:val="24"/>
          <w:szCs w:val="24"/>
        </w:rPr>
        <w:t>Keterangan</w:t>
      </w:r>
      <w:r w:rsidR="00783E18" w:rsidRPr="00EE4CA2">
        <w:rPr>
          <w:rFonts w:ascii="Times New Roman" w:hAnsi="Times New Roman"/>
          <w:sz w:val="24"/>
          <w:szCs w:val="24"/>
        </w:rPr>
        <w:t>:</w:t>
      </w:r>
    </w:p>
    <w:p w14:paraId="63359C27" w14:textId="2FC932A1" w:rsidR="00783E18" w:rsidRPr="00EE4CA2" w:rsidRDefault="00783E18" w:rsidP="00CF4E89">
      <w:pPr>
        <w:pStyle w:val="ListParagraph"/>
        <w:spacing w:after="0"/>
        <w:ind w:left="284"/>
        <w:jc w:val="both"/>
        <w:rPr>
          <w:rFonts w:ascii="Times New Roman" w:hAnsi="Times New Roman"/>
          <w:sz w:val="24"/>
          <w:szCs w:val="24"/>
        </w:rPr>
      </w:pPr>
      <w:r w:rsidRPr="00EE4CA2">
        <w:rPr>
          <w:rFonts w:ascii="Times New Roman" w:hAnsi="Times New Roman"/>
          <w:sz w:val="24"/>
          <w:szCs w:val="24"/>
        </w:rPr>
        <w:t>X</w:t>
      </w:r>
      <w:r w:rsidRPr="00EE4CA2">
        <w:rPr>
          <w:rFonts w:ascii="Times New Roman" w:hAnsi="Times New Roman"/>
          <w:sz w:val="24"/>
          <w:szCs w:val="24"/>
        </w:rPr>
        <w:tab/>
        <w:t xml:space="preserve">: </w:t>
      </w:r>
      <w:r w:rsidR="00F6130D" w:rsidRPr="00EE4CA2">
        <w:rPr>
          <w:rFonts w:ascii="Times New Roman" w:hAnsi="Times New Roman"/>
          <w:sz w:val="24"/>
          <w:szCs w:val="24"/>
        </w:rPr>
        <w:t>Skor</w:t>
      </w:r>
      <w:r w:rsidRPr="00EE4CA2">
        <w:rPr>
          <w:rFonts w:ascii="Times New Roman" w:hAnsi="Times New Roman"/>
          <w:sz w:val="24"/>
          <w:szCs w:val="24"/>
        </w:rPr>
        <w:t xml:space="preserve"> rata- rata</w:t>
      </w:r>
    </w:p>
    <w:p w14:paraId="1AB48160" w14:textId="4339F672" w:rsidR="00783E18" w:rsidRPr="00EE4CA2" w:rsidRDefault="00783E18" w:rsidP="00CF4E89">
      <w:pPr>
        <w:pStyle w:val="ListParagraph"/>
        <w:spacing w:after="0"/>
        <w:ind w:left="284"/>
        <w:jc w:val="both"/>
        <w:rPr>
          <w:rFonts w:ascii="Times New Roman" w:hAnsi="Times New Roman"/>
          <w:sz w:val="24"/>
          <w:szCs w:val="24"/>
        </w:rPr>
      </w:pPr>
      <w:r w:rsidRPr="00EE4CA2">
        <w:rPr>
          <w:rFonts w:ascii="Times New Roman" w:hAnsi="Times New Roman"/>
          <w:sz w:val="24"/>
          <w:szCs w:val="24"/>
        </w:rPr>
        <w:t>∑X</w:t>
      </w:r>
      <w:r w:rsidRPr="00EE4CA2">
        <w:rPr>
          <w:rFonts w:ascii="Times New Roman" w:hAnsi="Times New Roman"/>
          <w:sz w:val="24"/>
          <w:szCs w:val="24"/>
        </w:rPr>
        <w:tab/>
        <w:t xml:space="preserve">: Jumlah </w:t>
      </w:r>
      <w:r w:rsidR="00F6130D" w:rsidRPr="00EE4CA2">
        <w:rPr>
          <w:rFonts w:ascii="Times New Roman" w:hAnsi="Times New Roman"/>
          <w:sz w:val="24"/>
          <w:szCs w:val="24"/>
        </w:rPr>
        <w:t>skor</w:t>
      </w:r>
    </w:p>
    <w:p w14:paraId="19D4075C" w14:textId="3AC35FA1" w:rsidR="00783E18" w:rsidRPr="00EE4CA2" w:rsidRDefault="00783E18" w:rsidP="00CF4E89">
      <w:pPr>
        <w:pStyle w:val="ListParagraph"/>
        <w:spacing w:after="0"/>
        <w:ind w:left="284"/>
        <w:jc w:val="both"/>
        <w:rPr>
          <w:rFonts w:ascii="Times New Roman" w:hAnsi="Times New Roman"/>
          <w:sz w:val="24"/>
          <w:szCs w:val="24"/>
        </w:rPr>
      </w:pPr>
      <w:r w:rsidRPr="00EE4CA2">
        <w:rPr>
          <w:rFonts w:ascii="Times New Roman" w:hAnsi="Times New Roman"/>
          <w:sz w:val="24"/>
          <w:szCs w:val="24"/>
        </w:rPr>
        <w:t>n</w:t>
      </w:r>
      <w:r w:rsidRPr="00EE4CA2">
        <w:rPr>
          <w:rFonts w:ascii="Times New Roman" w:hAnsi="Times New Roman"/>
          <w:sz w:val="24"/>
          <w:szCs w:val="24"/>
        </w:rPr>
        <w:tab/>
        <w:t xml:space="preserve">: Jumlah </w:t>
      </w:r>
      <w:r w:rsidR="00F6130D" w:rsidRPr="00EE4CA2">
        <w:rPr>
          <w:rFonts w:ascii="Times New Roman" w:hAnsi="Times New Roman"/>
          <w:sz w:val="24"/>
          <w:szCs w:val="24"/>
        </w:rPr>
        <w:t>seluruh</w:t>
      </w:r>
      <w:r w:rsidRPr="00EE4CA2">
        <w:rPr>
          <w:rFonts w:ascii="Times New Roman" w:hAnsi="Times New Roman"/>
          <w:sz w:val="24"/>
          <w:szCs w:val="24"/>
        </w:rPr>
        <w:t xml:space="preserve"> siswa</w:t>
      </w:r>
    </w:p>
    <w:p w14:paraId="762B12D6" w14:textId="54F8BB25" w:rsidR="00783E18" w:rsidRPr="00EE4CA2" w:rsidRDefault="00FB7E3E" w:rsidP="00FB7E3E">
      <w:pPr>
        <w:autoSpaceDE w:val="0"/>
        <w:autoSpaceDN w:val="0"/>
        <w:adjustRightInd w:val="0"/>
        <w:spacing w:line="276" w:lineRule="auto"/>
        <w:ind w:firstLine="720"/>
        <w:jc w:val="both"/>
      </w:pPr>
      <w:r w:rsidRPr="00EE4CA2">
        <w:t>Sementara itu, untuk menghitung</w:t>
      </w:r>
      <w:r w:rsidR="00783E18" w:rsidRPr="00EE4CA2">
        <w:t xml:space="preserve"> </w:t>
      </w:r>
      <w:r w:rsidR="00F6130D" w:rsidRPr="00EE4CA2">
        <w:t>ketuntasan</w:t>
      </w:r>
      <w:r w:rsidR="00783E18" w:rsidRPr="00EE4CA2">
        <w:t xml:space="preserve"> </w:t>
      </w:r>
      <w:r w:rsidR="00F6130D" w:rsidRPr="00EE4CA2">
        <w:t>belajar</w:t>
      </w:r>
      <w:r w:rsidR="00783E18" w:rsidRPr="00EE4CA2">
        <w:t xml:space="preserve"> siswa, </w:t>
      </w:r>
      <w:r w:rsidRPr="00EE4CA2">
        <w:t xml:space="preserve">digunakan rumus, </w:t>
      </w:r>
      <w:r w:rsidR="00F6130D" w:rsidRPr="00EE4CA2">
        <w:t>sebagai</w:t>
      </w:r>
      <w:r w:rsidR="00783E18" w:rsidRPr="00EE4CA2">
        <w:t xml:space="preserve"> </w:t>
      </w:r>
      <w:r w:rsidR="00F6130D" w:rsidRPr="00EE4CA2">
        <w:t>berikut</w:t>
      </w:r>
      <w:r w:rsidRPr="00EE4CA2">
        <w:t xml:space="preserve"> </w:t>
      </w:r>
      <w:r w:rsidR="00B8591D" w:rsidRPr="00EE4CA2">
        <w:fldChar w:fldCharType="begin" w:fldLock="1"/>
      </w:r>
      <w:r w:rsidR="00F6130D" w:rsidRPr="00EE4CA2">
        <w:instrText>ADDIN CSL_CITATION {"citationItems":[{"id":"ITEM-1","itemData":{"author":[{"dropping-particle":"","family":"Sudjana","given":"Nana","non-dropping-particle":"","parse-names":false,"suffix":""}],"id":"ITEM-1","issued":{"date-parts":[["2016"]]},"publisher":"PT Remaja Rasdakarya","publisher-place":"Bandung","title":"Metode penelitian pendidikan","type":"book"},"uris":["http://www.mendeley.com/documents/?uuid=f1f71932-864c-4c7b-9cda-1ab6dfec88f3"]}],"mendeley":{"formattedCitation":"(Sudjana 2016)","manualFormatting":"(Sudjana 2016)","plainTextFormattedCitation":"(Sudjana 2016)","previouslyFormattedCitation":"(Sudjana 2016)"},"properties":{"noteIndex":0},"schema":"https://github.com/citation-style-language/schema/raw/master/csl-citation.json"}</w:instrText>
      </w:r>
      <w:r w:rsidR="00B8591D" w:rsidRPr="00EE4CA2">
        <w:fldChar w:fldCharType="separate"/>
      </w:r>
      <w:r w:rsidR="00B8591D" w:rsidRPr="00EE4CA2">
        <w:t>(</w:t>
      </w:r>
      <w:proofErr w:type="spellStart"/>
      <w:r w:rsidR="00F6130D" w:rsidRPr="00EE4CA2">
        <w:t>Sudjana</w:t>
      </w:r>
      <w:proofErr w:type="spellEnd"/>
      <w:r w:rsidR="00B8591D" w:rsidRPr="00EE4CA2">
        <w:t xml:space="preserve"> </w:t>
      </w:r>
      <w:hyperlink w:anchor="Sudjana" w:history="1">
        <w:r w:rsidR="00B8591D" w:rsidRPr="00EE4CA2">
          <w:rPr>
            <w:rStyle w:val="Hyperlink"/>
            <w:u w:val="none"/>
          </w:rPr>
          <w:t>2016</w:t>
        </w:r>
      </w:hyperlink>
      <w:r w:rsidR="00B8591D" w:rsidRPr="00EE4CA2">
        <w:t>)</w:t>
      </w:r>
      <w:r w:rsidR="00B8591D" w:rsidRPr="00EE4CA2">
        <w:fldChar w:fldCharType="end"/>
      </w:r>
      <w:r w:rsidR="00783E18" w:rsidRPr="00EE4CA2">
        <w:t>:</w:t>
      </w:r>
    </w:p>
    <w:p w14:paraId="6D7E8158" w14:textId="27CA64F0" w:rsidR="00783E18" w:rsidRPr="00F6130D" w:rsidRDefault="00783E18" w:rsidP="00783E18">
      <w:pPr>
        <w:pStyle w:val="ListParagraph"/>
        <w:ind w:left="0" w:firstLine="426"/>
        <w:jc w:val="center"/>
        <w:rPr>
          <w:rFonts w:ascii="Times New Roman" w:eastAsiaTheme="minorEastAsia" w:hAnsi="Times New Roman"/>
          <w:sz w:val="24"/>
          <w:szCs w:val="24"/>
        </w:rPr>
      </w:pPr>
      <w:r w:rsidRPr="00F6130D">
        <w:rPr>
          <w:rFonts w:ascii="Times New Roman" w:hAnsi="Times New Roman"/>
          <w:sz w:val="24"/>
          <w:szCs w:val="24"/>
        </w:rPr>
        <w:t xml:space="preserve">DP = </w:t>
      </w:r>
      <m:oMath>
        <m:f>
          <m:fPr>
            <m:ctrlPr>
              <w:rPr>
                <w:rFonts w:ascii="Cambria Math" w:hAnsi="Cambria Math"/>
                <w:iCs/>
                <w:sz w:val="24"/>
                <w:szCs w:val="24"/>
              </w:rPr>
            </m:ctrlPr>
          </m:fPr>
          <m:num>
            <m:r>
              <m:rPr>
                <m:sty m:val="p"/>
              </m:rPr>
              <w:rPr>
                <w:rFonts w:ascii="Cambria Math" w:hAnsi="Cambria Math"/>
                <w:sz w:val="24"/>
                <w:szCs w:val="24"/>
              </w:rPr>
              <m:t>J</m:t>
            </m:r>
          </m:num>
          <m:den>
            <m:r>
              <m:rPr>
                <m:sty m:val="p"/>
              </m:rPr>
              <w:rPr>
                <w:rFonts w:ascii="Cambria Math" w:hAnsi="Cambria Math"/>
                <w:sz w:val="24"/>
                <w:szCs w:val="24"/>
              </w:rPr>
              <m:t>N</m:t>
            </m:r>
          </m:den>
        </m:f>
      </m:oMath>
      <w:r w:rsidRPr="00F6130D">
        <w:rPr>
          <w:rFonts w:ascii="Times New Roman" w:eastAsiaTheme="minorEastAsia" w:hAnsi="Times New Roman"/>
          <w:sz w:val="24"/>
          <w:szCs w:val="24"/>
        </w:rPr>
        <w:t xml:space="preserve"> ×100%</w:t>
      </w:r>
    </w:p>
    <w:p w14:paraId="2934F280" w14:textId="4D6CD480" w:rsidR="00783E18" w:rsidRPr="00F6130D" w:rsidRDefault="00783E18" w:rsidP="00CF4E89">
      <w:pPr>
        <w:pStyle w:val="ListParagraph"/>
        <w:spacing w:after="0"/>
        <w:ind w:left="284"/>
        <w:jc w:val="both"/>
        <w:rPr>
          <w:rFonts w:ascii="Times New Roman" w:hAnsi="Times New Roman"/>
          <w:sz w:val="24"/>
          <w:szCs w:val="24"/>
        </w:rPr>
      </w:pPr>
      <w:r w:rsidRPr="00F6130D">
        <w:rPr>
          <w:rFonts w:ascii="Times New Roman" w:hAnsi="Times New Roman"/>
          <w:sz w:val="24"/>
          <w:szCs w:val="24"/>
        </w:rPr>
        <w:t xml:space="preserve">Keterangan: </w:t>
      </w:r>
    </w:p>
    <w:p w14:paraId="6F47D0C5" w14:textId="449E988A" w:rsidR="00783E18" w:rsidRPr="00F6130D" w:rsidRDefault="00783E18" w:rsidP="00CF4E89">
      <w:pPr>
        <w:pStyle w:val="ListParagraph"/>
        <w:spacing w:after="0"/>
        <w:ind w:left="284"/>
        <w:jc w:val="both"/>
        <w:rPr>
          <w:rFonts w:ascii="Times New Roman" w:hAnsi="Times New Roman"/>
          <w:sz w:val="24"/>
          <w:szCs w:val="24"/>
        </w:rPr>
      </w:pPr>
      <w:r w:rsidRPr="00F6130D">
        <w:rPr>
          <w:rFonts w:ascii="Times New Roman" w:hAnsi="Times New Roman"/>
          <w:sz w:val="24"/>
          <w:szCs w:val="24"/>
        </w:rPr>
        <w:t>DP</w:t>
      </w:r>
      <w:r w:rsidRPr="00F6130D">
        <w:rPr>
          <w:rFonts w:ascii="Times New Roman" w:hAnsi="Times New Roman"/>
          <w:sz w:val="24"/>
          <w:szCs w:val="24"/>
        </w:rPr>
        <w:tab/>
        <w:t xml:space="preserve">: Nilai </w:t>
      </w:r>
      <w:r w:rsidR="00037D84" w:rsidRPr="00F6130D">
        <w:rPr>
          <w:rFonts w:ascii="Times New Roman" w:hAnsi="Times New Roman"/>
          <w:sz w:val="24"/>
          <w:szCs w:val="24"/>
        </w:rPr>
        <w:t>persentase</w:t>
      </w:r>
      <w:r w:rsidRPr="00F6130D">
        <w:rPr>
          <w:rFonts w:ascii="Times New Roman" w:hAnsi="Times New Roman"/>
          <w:sz w:val="24"/>
          <w:szCs w:val="24"/>
        </w:rPr>
        <w:t xml:space="preserve"> atau hasil</w:t>
      </w:r>
    </w:p>
    <w:p w14:paraId="3120FF37" w14:textId="218FC348" w:rsidR="00783E18" w:rsidRPr="00F6130D" w:rsidRDefault="00783E18" w:rsidP="00CF4E89">
      <w:pPr>
        <w:pStyle w:val="ListParagraph"/>
        <w:spacing w:after="0"/>
        <w:ind w:left="284"/>
        <w:jc w:val="both"/>
        <w:rPr>
          <w:rFonts w:ascii="Times New Roman" w:hAnsi="Times New Roman"/>
          <w:sz w:val="24"/>
          <w:szCs w:val="24"/>
        </w:rPr>
      </w:pPr>
      <w:r w:rsidRPr="00F6130D">
        <w:rPr>
          <w:rFonts w:ascii="Times New Roman" w:hAnsi="Times New Roman"/>
          <w:sz w:val="24"/>
          <w:szCs w:val="24"/>
        </w:rPr>
        <w:t>J</w:t>
      </w:r>
      <w:r w:rsidRPr="00F6130D">
        <w:rPr>
          <w:rFonts w:ascii="Times New Roman" w:hAnsi="Times New Roman"/>
          <w:sz w:val="24"/>
          <w:szCs w:val="24"/>
        </w:rPr>
        <w:tab/>
        <w:t xml:space="preserve">: Jumlah </w:t>
      </w:r>
      <w:r w:rsidR="00037D84" w:rsidRPr="00F6130D">
        <w:rPr>
          <w:rFonts w:ascii="Times New Roman" w:hAnsi="Times New Roman"/>
          <w:sz w:val="24"/>
          <w:szCs w:val="24"/>
        </w:rPr>
        <w:t>persentase</w:t>
      </w:r>
      <w:r w:rsidRPr="00F6130D">
        <w:rPr>
          <w:rFonts w:ascii="Times New Roman" w:hAnsi="Times New Roman"/>
          <w:sz w:val="24"/>
          <w:szCs w:val="24"/>
        </w:rPr>
        <w:t xml:space="preserve"> tuntas</w:t>
      </w:r>
    </w:p>
    <w:p w14:paraId="44175434" w14:textId="28E4AA07" w:rsidR="00783E18" w:rsidRPr="00037D84" w:rsidRDefault="00783E18" w:rsidP="00037D84">
      <w:pPr>
        <w:pStyle w:val="ListParagraph"/>
        <w:spacing w:after="0"/>
        <w:ind w:left="284"/>
        <w:jc w:val="both"/>
        <w:rPr>
          <w:rFonts w:ascii="Times New Roman" w:hAnsi="Times New Roman"/>
          <w:sz w:val="24"/>
          <w:szCs w:val="24"/>
        </w:rPr>
      </w:pPr>
      <w:r w:rsidRPr="00F6130D">
        <w:rPr>
          <w:rFonts w:ascii="Times New Roman" w:hAnsi="Times New Roman"/>
          <w:sz w:val="24"/>
          <w:szCs w:val="24"/>
        </w:rPr>
        <w:t>N</w:t>
      </w:r>
      <w:r w:rsidRPr="00F6130D">
        <w:rPr>
          <w:rFonts w:ascii="Times New Roman" w:hAnsi="Times New Roman"/>
          <w:sz w:val="24"/>
          <w:szCs w:val="24"/>
        </w:rPr>
        <w:tab/>
        <w:t>: Jumlah</w:t>
      </w:r>
      <w:r w:rsidRPr="00037D84">
        <w:rPr>
          <w:rFonts w:ascii="Times New Roman" w:hAnsi="Times New Roman"/>
          <w:sz w:val="24"/>
          <w:szCs w:val="24"/>
        </w:rPr>
        <w:t xml:space="preserve"> </w:t>
      </w:r>
      <w:r w:rsidR="00037D84" w:rsidRPr="00037D84">
        <w:rPr>
          <w:rFonts w:ascii="Times New Roman" w:hAnsi="Times New Roman"/>
          <w:sz w:val="24"/>
          <w:szCs w:val="24"/>
        </w:rPr>
        <w:t>seluruh</w:t>
      </w:r>
      <w:r w:rsidRPr="00037D84">
        <w:rPr>
          <w:rFonts w:ascii="Times New Roman" w:hAnsi="Times New Roman"/>
          <w:sz w:val="24"/>
          <w:szCs w:val="24"/>
        </w:rPr>
        <w:t xml:space="preserve"> siswa</w:t>
      </w:r>
    </w:p>
    <w:p w14:paraId="2D3531AA" w14:textId="765DAA01" w:rsidR="004A4D18" w:rsidRPr="00620076" w:rsidRDefault="004A4D18" w:rsidP="004A4D18">
      <w:pPr>
        <w:tabs>
          <w:tab w:val="left" w:pos="340"/>
        </w:tabs>
        <w:spacing w:line="276" w:lineRule="auto"/>
        <w:rPr>
          <w:b/>
          <w:color w:val="000000"/>
        </w:rPr>
      </w:pPr>
      <w:r w:rsidRPr="00620076">
        <w:rPr>
          <w:b/>
          <w:caps/>
        </w:rPr>
        <w:lastRenderedPageBreak/>
        <w:t xml:space="preserve">HASIL DAN PEMBAHASAN </w:t>
      </w:r>
    </w:p>
    <w:p w14:paraId="59CF4023" w14:textId="77777777" w:rsidR="007918C2" w:rsidRDefault="007918C2" w:rsidP="007918C2">
      <w:pPr>
        <w:autoSpaceDE w:val="0"/>
        <w:autoSpaceDN w:val="0"/>
        <w:adjustRightInd w:val="0"/>
        <w:spacing w:before="120" w:line="276" w:lineRule="auto"/>
        <w:rPr>
          <w:b/>
        </w:rPr>
      </w:pPr>
      <w:r w:rsidRPr="007918C2">
        <w:rPr>
          <w:b/>
          <w:color w:val="000000"/>
        </w:rPr>
        <w:t>Hasil</w:t>
      </w:r>
      <w:r>
        <w:rPr>
          <w:b/>
        </w:rPr>
        <w:t xml:space="preserve"> Penelitian</w:t>
      </w:r>
    </w:p>
    <w:p w14:paraId="620104FE" w14:textId="77777777" w:rsidR="001A0F9B" w:rsidRDefault="001A0F9B" w:rsidP="003D6F84">
      <w:pPr>
        <w:autoSpaceDE w:val="0"/>
        <w:autoSpaceDN w:val="0"/>
        <w:adjustRightInd w:val="0"/>
        <w:spacing w:line="276" w:lineRule="auto"/>
        <w:ind w:firstLine="720"/>
        <w:jc w:val="both"/>
      </w:pPr>
      <w:r>
        <w:t xml:space="preserve">Peneliti mengalami kendala pada </w:t>
      </w:r>
      <w:r w:rsidRPr="000A54AA">
        <w:t>awal p</w:t>
      </w:r>
      <w:r>
        <w:t>e</w:t>
      </w:r>
      <w:r w:rsidRPr="002C6406">
        <w:t>m</w:t>
      </w:r>
      <w:r w:rsidRPr="000A54AA">
        <w:t>buatan vid</w:t>
      </w:r>
      <w:r>
        <w:t>e</w:t>
      </w:r>
      <w:r w:rsidRPr="002C6406">
        <w:t>o</w:t>
      </w:r>
      <w:r w:rsidRPr="000A54AA">
        <w:t xml:space="preserve"> p</w:t>
      </w:r>
      <w:r>
        <w:t>e</w:t>
      </w:r>
      <w:r w:rsidRPr="002C6406">
        <w:t>m</w:t>
      </w:r>
      <w:r w:rsidRPr="000A54AA">
        <w:t>be</w:t>
      </w:r>
      <w:r>
        <w:t>l</w:t>
      </w:r>
      <w:r w:rsidRPr="002C6406">
        <w:t>a</w:t>
      </w:r>
      <w:r w:rsidRPr="000A54AA">
        <w:t xml:space="preserve">jaran </w:t>
      </w:r>
      <w:r>
        <w:t>menggunakan</w:t>
      </w:r>
      <w:r w:rsidRPr="000A54AA">
        <w:t xml:space="preserve"> aplikasi </w:t>
      </w:r>
      <w:r w:rsidRPr="002C6406">
        <w:t xml:space="preserve">Powtoon </w:t>
      </w:r>
      <w:r w:rsidRPr="000A54AA">
        <w:t>kar</w:t>
      </w:r>
      <w:r>
        <w:t>e</w:t>
      </w:r>
      <w:r w:rsidRPr="002C6406">
        <w:t>n</w:t>
      </w:r>
      <w:r w:rsidRPr="000A54AA">
        <w:t>a baru m</w:t>
      </w:r>
      <w:r>
        <w:t>e</w:t>
      </w:r>
      <w:r w:rsidRPr="002C6406">
        <w:t>n</w:t>
      </w:r>
      <w:r w:rsidRPr="000A54AA">
        <w:t>ggunakan aplikasi t</w:t>
      </w:r>
      <w:r>
        <w:t>e</w:t>
      </w:r>
      <w:r w:rsidRPr="002C6406">
        <w:t>r</w:t>
      </w:r>
      <w:r w:rsidRPr="000A54AA">
        <w:t>se</w:t>
      </w:r>
      <w:r>
        <w:t>b</w:t>
      </w:r>
      <w:r w:rsidRPr="002C6406">
        <w:t>u</w:t>
      </w:r>
      <w:r w:rsidRPr="000A54AA">
        <w:t>t</w:t>
      </w:r>
      <w:r>
        <w:t>.</w:t>
      </w:r>
      <w:r w:rsidRPr="000A54AA">
        <w:t xml:space="preserve"> </w:t>
      </w:r>
      <w:r>
        <w:t>Namun,</w:t>
      </w:r>
      <w:r w:rsidRPr="000A54AA">
        <w:t xml:space="preserve"> d</w:t>
      </w:r>
      <w:r>
        <w:t>e</w:t>
      </w:r>
      <w:r w:rsidRPr="002C6406">
        <w:t>n</w:t>
      </w:r>
      <w:r w:rsidRPr="000A54AA">
        <w:t>gan sist</w:t>
      </w:r>
      <w:r>
        <w:t>e</w:t>
      </w:r>
      <w:r w:rsidRPr="002C6406">
        <w:t>m</w:t>
      </w:r>
      <w:r w:rsidRPr="000A54AA">
        <w:t xml:space="preserve"> b</w:t>
      </w:r>
      <w:r>
        <w:t>e</w:t>
      </w:r>
      <w:r w:rsidRPr="002C6406">
        <w:t>l</w:t>
      </w:r>
      <w:r w:rsidRPr="000A54AA">
        <w:t>ajar aut</w:t>
      </w:r>
      <w:r>
        <w:t>o</w:t>
      </w:r>
      <w:r w:rsidRPr="002C6406">
        <w:t>d</w:t>
      </w:r>
      <w:r w:rsidRPr="000A54AA">
        <w:t>idak m</w:t>
      </w:r>
      <w:r>
        <w:t>e</w:t>
      </w:r>
      <w:r w:rsidRPr="002C6406">
        <w:t>l</w:t>
      </w:r>
      <w:r w:rsidRPr="000A54AA">
        <w:t>alui Y</w:t>
      </w:r>
      <w:r>
        <w:t>o</w:t>
      </w:r>
      <w:r w:rsidRPr="002C6406">
        <w:t>u</w:t>
      </w:r>
      <w:r w:rsidRPr="000A54AA">
        <w:t>Tube akhirnya p</w:t>
      </w:r>
      <w:r>
        <w:t>e</w:t>
      </w:r>
      <w:r w:rsidRPr="002C6406">
        <w:t>n</w:t>
      </w:r>
      <w:r w:rsidRPr="000A54AA">
        <w:t>e</w:t>
      </w:r>
      <w:r>
        <w:t>l</w:t>
      </w:r>
      <w:r w:rsidRPr="002C6406">
        <w:t>i</w:t>
      </w:r>
      <w:r w:rsidRPr="000A54AA">
        <w:t>ti dapat m</w:t>
      </w:r>
      <w:r>
        <w:t>e</w:t>
      </w:r>
      <w:r w:rsidRPr="002C6406">
        <w:t>n</w:t>
      </w:r>
      <w:r w:rsidRPr="000A54AA">
        <w:t>ggunakannya. Untuk aplikasi ini bisa digunakan s</w:t>
      </w:r>
      <w:r>
        <w:t>e</w:t>
      </w:r>
      <w:r w:rsidRPr="002C6406">
        <w:t>c</w:t>
      </w:r>
      <w:r w:rsidRPr="000A54AA">
        <w:t>ara b</w:t>
      </w:r>
      <w:r>
        <w:t>e</w:t>
      </w:r>
      <w:r w:rsidRPr="002C6406">
        <w:t>r</w:t>
      </w:r>
      <w:r w:rsidRPr="000A54AA">
        <w:t>bayar dan bisa digunakan s</w:t>
      </w:r>
      <w:r>
        <w:t>e</w:t>
      </w:r>
      <w:r w:rsidRPr="002C6406">
        <w:t>c</w:t>
      </w:r>
      <w:r w:rsidRPr="000A54AA">
        <w:t>ara gratis</w:t>
      </w:r>
      <w:r>
        <w:t>.</w:t>
      </w:r>
      <w:r w:rsidRPr="000A54AA">
        <w:t xml:space="preserve"> P</w:t>
      </w:r>
      <w:r>
        <w:t>e</w:t>
      </w:r>
      <w:r w:rsidRPr="002C6406">
        <w:t>n</w:t>
      </w:r>
      <w:r w:rsidRPr="000A54AA">
        <w:t>ggunaan s</w:t>
      </w:r>
      <w:r>
        <w:t>e</w:t>
      </w:r>
      <w:r w:rsidRPr="002C6406">
        <w:t>c</w:t>
      </w:r>
      <w:r w:rsidRPr="000A54AA">
        <w:t xml:space="preserve">ara gratis </w:t>
      </w:r>
      <w:r>
        <w:t xml:space="preserve">memiliki </w:t>
      </w:r>
      <w:r w:rsidRPr="000A54AA">
        <w:t>durasi p</w:t>
      </w:r>
      <w:r>
        <w:t>e</w:t>
      </w:r>
      <w:r w:rsidRPr="002C6406">
        <w:t>m</w:t>
      </w:r>
      <w:r w:rsidRPr="000A54AA">
        <w:t>buatan vid</w:t>
      </w:r>
      <w:r>
        <w:t>e</w:t>
      </w:r>
      <w:r w:rsidRPr="002C6406">
        <w:t>o</w:t>
      </w:r>
      <w:r w:rsidRPr="000A54AA">
        <w:t xml:space="preserve"> t</w:t>
      </w:r>
      <w:r>
        <w:t>e</w:t>
      </w:r>
      <w:r w:rsidRPr="002C6406">
        <w:t>r</w:t>
      </w:r>
      <w:r w:rsidRPr="000A54AA">
        <w:t xml:space="preserve">batas </w:t>
      </w:r>
      <w:r>
        <w:t>sehingga</w:t>
      </w:r>
      <w:r w:rsidRPr="000A54AA">
        <w:t xml:space="preserve"> p</w:t>
      </w:r>
      <w:r>
        <w:t>e</w:t>
      </w:r>
      <w:r w:rsidRPr="002C6406">
        <w:t>n</w:t>
      </w:r>
      <w:r w:rsidRPr="000A54AA">
        <w:t>e</w:t>
      </w:r>
      <w:r>
        <w:t>l</w:t>
      </w:r>
      <w:r w:rsidRPr="002C6406">
        <w:t>i</w:t>
      </w:r>
      <w:r w:rsidRPr="000A54AA">
        <w:t>ti m</w:t>
      </w:r>
      <w:r>
        <w:t>e</w:t>
      </w:r>
      <w:r w:rsidRPr="002C6406">
        <w:t>n</w:t>
      </w:r>
      <w:r w:rsidRPr="000A54AA">
        <w:t>ggunakan bantuan aplikasi lain untuk m</w:t>
      </w:r>
      <w:r>
        <w:t>e</w:t>
      </w:r>
      <w:r w:rsidRPr="002C6406">
        <w:t>m</w:t>
      </w:r>
      <w:r w:rsidRPr="000A54AA">
        <w:t>buat vid</w:t>
      </w:r>
      <w:r>
        <w:t>e</w:t>
      </w:r>
      <w:r w:rsidRPr="002C6406">
        <w:t>o</w:t>
      </w:r>
      <w:r w:rsidRPr="000A54AA">
        <w:t xml:space="preserve"> p</w:t>
      </w:r>
      <w:r>
        <w:t>e</w:t>
      </w:r>
      <w:r w:rsidRPr="002C6406">
        <w:t>m</w:t>
      </w:r>
      <w:r w:rsidRPr="000A54AA">
        <w:t>be</w:t>
      </w:r>
      <w:r>
        <w:t>l</w:t>
      </w:r>
      <w:r w:rsidRPr="002C6406">
        <w:t>a</w:t>
      </w:r>
      <w:r w:rsidRPr="000A54AA">
        <w:t xml:space="preserve">jaran. </w:t>
      </w:r>
    </w:p>
    <w:p w14:paraId="4912EA4C" w14:textId="20CAA667" w:rsidR="001A0F9B" w:rsidRPr="00C71992" w:rsidRDefault="001A0F9B" w:rsidP="001A0F9B">
      <w:pPr>
        <w:autoSpaceDE w:val="0"/>
        <w:autoSpaceDN w:val="0"/>
        <w:adjustRightInd w:val="0"/>
        <w:spacing w:line="276" w:lineRule="auto"/>
        <w:ind w:firstLine="720"/>
        <w:jc w:val="both"/>
      </w:pPr>
      <w:r>
        <w:t xml:space="preserve">Proses pelaksanaan siklus I menunjukkan </w:t>
      </w:r>
      <w:r w:rsidRPr="00C71992">
        <w:t>p</w:t>
      </w:r>
      <w:r w:rsidRPr="00C71992">
        <w:t xml:space="preserve">enerapan pembelajaran multimedia interaktif Powtoon dalam mata pelajaran IPA </w:t>
      </w:r>
      <w:r w:rsidRPr="00C71992">
        <w:t xml:space="preserve">kelas V </w:t>
      </w:r>
      <w:r w:rsidRPr="00C71992">
        <w:t>berlangsung sesuai dengan rencana pembelajaran yang telah disusun.</w:t>
      </w:r>
      <w:r w:rsidRPr="00C71992">
        <w:t xml:space="preserve"> Multimedia </w:t>
      </w:r>
      <w:r w:rsidRPr="00C71992">
        <w:t>interaktif Powtoon</w:t>
      </w:r>
      <w:r w:rsidRPr="000A54AA">
        <w:t xml:space="preserve"> pada pr</w:t>
      </w:r>
      <w:r>
        <w:t>o</w:t>
      </w:r>
      <w:r w:rsidRPr="002C6406">
        <w:t>s</w:t>
      </w:r>
      <w:r w:rsidRPr="000A54AA">
        <w:t>e</w:t>
      </w:r>
      <w:r>
        <w:t>s</w:t>
      </w:r>
      <w:r w:rsidRPr="000A54AA">
        <w:t xml:space="preserve"> b</w:t>
      </w:r>
      <w:r>
        <w:t>e</w:t>
      </w:r>
      <w:r w:rsidRPr="002C6406">
        <w:t>l</w:t>
      </w:r>
      <w:r w:rsidRPr="000A54AA">
        <w:t>ajar m</w:t>
      </w:r>
      <w:r>
        <w:t>e</w:t>
      </w:r>
      <w:r w:rsidRPr="002C6406">
        <w:t>n</w:t>
      </w:r>
      <w:r w:rsidRPr="000A54AA">
        <w:t>gajar ditampilkan m</w:t>
      </w:r>
      <w:r>
        <w:t>e</w:t>
      </w:r>
      <w:r w:rsidRPr="002C6406">
        <w:t>l</w:t>
      </w:r>
      <w:r w:rsidRPr="000A54AA">
        <w:t>alui TV yang t</w:t>
      </w:r>
      <w:r>
        <w:t>e</w:t>
      </w:r>
      <w:r w:rsidRPr="002C6406">
        <w:t>l</w:t>
      </w:r>
      <w:r w:rsidRPr="000A54AA">
        <w:t>ah t</w:t>
      </w:r>
      <w:r>
        <w:t>e</w:t>
      </w:r>
      <w:r w:rsidRPr="002C6406">
        <w:t>r</w:t>
      </w:r>
      <w:r w:rsidRPr="000A54AA">
        <w:t>se</w:t>
      </w:r>
      <w:r>
        <w:t>d</w:t>
      </w:r>
      <w:r w:rsidRPr="002C6406">
        <w:t>i</w:t>
      </w:r>
      <w:r w:rsidRPr="000A54AA">
        <w:t>a di dalam k</w:t>
      </w:r>
      <w:r>
        <w:t>e</w:t>
      </w:r>
      <w:r w:rsidRPr="002C6406">
        <w:t>l</w:t>
      </w:r>
      <w:r w:rsidRPr="000A54AA">
        <w:t>as s</w:t>
      </w:r>
      <w:r>
        <w:t>e</w:t>
      </w:r>
      <w:r w:rsidRPr="002C6406">
        <w:t>h</w:t>
      </w:r>
      <w:r w:rsidRPr="000A54AA">
        <w:t>ingga siswa mudah m</w:t>
      </w:r>
      <w:r>
        <w:t>e</w:t>
      </w:r>
      <w:r w:rsidRPr="002C6406">
        <w:t>l</w:t>
      </w:r>
      <w:r w:rsidRPr="000A54AA">
        <w:t>ihat dan m</w:t>
      </w:r>
      <w:r>
        <w:t>e</w:t>
      </w:r>
      <w:r w:rsidRPr="002C6406">
        <w:t>m</w:t>
      </w:r>
      <w:r w:rsidRPr="000A54AA">
        <w:t>pe</w:t>
      </w:r>
      <w:r>
        <w:t>r</w:t>
      </w:r>
      <w:r w:rsidRPr="002C6406">
        <w:t>h</w:t>
      </w:r>
      <w:r w:rsidRPr="000A54AA">
        <w:t>atikan vid</w:t>
      </w:r>
      <w:r>
        <w:t>e</w:t>
      </w:r>
      <w:r w:rsidRPr="002C6406">
        <w:t>o</w:t>
      </w:r>
      <w:r w:rsidRPr="000A54AA">
        <w:t xml:space="preserve"> yang ditampilkan</w:t>
      </w:r>
      <w:r>
        <w:t>. De</w:t>
      </w:r>
      <w:r w:rsidRPr="002C6406">
        <w:t>n</w:t>
      </w:r>
      <w:r w:rsidRPr="000A54AA">
        <w:t>gan hal s</w:t>
      </w:r>
      <w:r>
        <w:t>e</w:t>
      </w:r>
      <w:r w:rsidRPr="002C6406">
        <w:t>p</w:t>
      </w:r>
      <w:r w:rsidRPr="000A54AA">
        <w:t>e</w:t>
      </w:r>
      <w:r>
        <w:t>r</w:t>
      </w:r>
      <w:r w:rsidRPr="002C6406">
        <w:t>t</w:t>
      </w:r>
      <w:r w:rsidRPr="000A54AA">
        <w:t>i ini</w:t>
      </w:r>
      <w:r>
        <w:t>,</w:t>
      </w:r>
      <w:r w:rsidRPr="000A54AA">
        <w:t xml:space="preserve"> siswa m</w:t>
      </w:r>
      <w:r>
        <w:t>e</w:t>
      </w:r>
      <w:r w:rsidRPr="002C6406">
        <w:t>n</w:t>
      </w:r>
      <w:r w:rsidRPr="000A54AA">
        <w:t>jadi s</w:t>
      </w:r>
      <w:r>
        <w:t>e</w:t>
      </w:r>
      <w:r w:rsidRPr="002C6406">
        <w:t>m</w:t>
      </w:r>
      <w:r w:rsidRPr="000A54AA">
        <w:t>angat dan t</w:t>
      </w:r>
      <w:r>
        <w:t>e</w:t>
      </w:r>
      <w:r w:rsidRPr="002C6406">
        <w:t>r</w:t>
      </w:r>
      <w:r w:rsidRPr="000A54AA">
        <w:t>mo</w:t>
      </w:r>
      <w:r>
        <w:t>t</w:t>
      </w:r>
      <w:r w:rsidRPr="002C6406">
        <w:t>i</w:t>
      </w:r>
      <w:r w:rsidRPr="000A54AA">
        <w:t>vasi dalam m</w:t>
      </w:r>
      <w:r>
        <w:t>e</w:t>
      </w:r>
      <w:r w:rsidRPr="002C6406">
        <w:t>n</w:t>
      </w:r>
      <w:r w:rsidRPr="000A54AA">
        <w:t>yimak mat</w:t>
      </w:r>
      <w:r>
        <w:t>e</w:t>
      </w:r>
      <w:r w:rsidRPr="002C6406">
        <w:t>r</w:t>
      </w:r>
      <w:r w:rsidRPr="000A54AA">
        <w:t>i yang diajarkan.</w:t>
      </w:r>
      <w:r w:rsidRPr="00C71992">
        <w:t xml:space="preserve"> Data </w:t>
      </w:r>
      <w:r>
        <w:t>h</w:t>
      </w:r>
      <w:r w:rsidRPr="00666E1B">
        <w:t>asil</w:t>
      </w:r>
      <w:r w:rsidRPr="000A54AA">
        <w:t xml:space="preserve"> </w:t>
      </w:r>
      <w:r w:rsidR="00847D57" w:rsidRPr="000A54AA">
        <w:t>b</w:t>
      </w:r>
      <w:r w:rsidR="00847D57">
        <w:t>e</w:t>
      </w:r>
      <w:r w:rsidR="00847D57" w:rsidRPr="00C71992">
        <w:t>l</w:t>
      </w:r>
      <w:r w:rsidR="00847D57" w:rsidRPr="000A54AA">
        <w:t>ajar</w:t>
      </w:r>
      <w:r w:rsidRPr="000A54AA">
        <w:t xml:space="preserve"> siswa diambil pada akhir </w:t>
      </w:r>
      <w:r w:rsidR="00847D57" w:rsidRPr="000A54AA">
        <w:t>p</w:t>
      </w:r>
      <w:r w:rsidR="00847D57">
        <w:t>e</w:t>
      </w:r>
      <w:r w:rsidR="00847D57" w:rsidRPr="00C71992">
        <w:t>m</w:t>
      </w:r>
      <w:r w:rsidR="00847D57" w:rsidRPr="000A54AA">
        <w:t>be</w:t>
      </w:r>
      <w:r w:rsidR="00847D57">
        <w:t>l</w:t>
      </w:r>
      <w:r w:rsidR="00847D57" w:rsidRPr="00C71992">
        <w:t>a</w:t>
      </w:r>
      <w:r w:rsidR="00847D57" w:rsidRPr="000A54AA">
        <w:t>jaran</w:t>
      </w:r>
      <w:r w:rsidRPr="000A54AA">
        <w:t xml:space="preserve"> </w:t>
      </w:r>
      <w:r w:rsidR="00847D57" w:rsidRPr="000A54AA">
        <w:t>d</w:t>
      </w:r>
      <w:r w:rsidR="00847D57">
        <w:t>e</w:t>
      </w:r>
      <w:r w:rsidR="00847D57" w:rsidRPr="00C71992">
        <w:t>n</w:t>
      </w:r>
      <w:r w:rsidR="00847D57" w:rsidRPr="000A54AA">
        <w:t>gan</w:t>
      </w:r>
      <w:r w:rsidRPr="000A54AA">
        <w:t xml:space="preserve"> </w:t>
      </w:r>
      <w:r w:rsidR="00847D57" w:rsidRPr="000A54AA">
        <w:t>m</w:t>
      </w:r>
      <w:r w:rsidR="00847D57">
        <w:t>e</w:t>
      </w:r>
      <w:r w:rsidR="00847D57" w:rsidRPr="00C71992">
        <w:t>m</w:t>
      </w:r>
      <w:r w:rsidR="00847D57" w:rsidRPr="000A54AA">
        <w:t>be</w:t>
      </w:r>
      <w:r w:rsidR="00847D57">
        <w:t>r</w:t>
      </w:r>
      <w:r w:rsidR="00847D57" w:rsidRPr="00C71992">
        <w:t>i</w:t>
      </w:r>
      <w:r w:rsidR="00847D57" w:rsidRPr="000A54AA">
        <w:t>kan</w:t>
      </w:r>
      <w:r w:rsidRPr="000A54AA">
        <w:t xml:space="preserve"> t</w:t>
      </w:r>
      <w:r>
        <w:t>e</w:t>
      </w:r>
      <w:r w:rsidRPr="000A54AA">
        <w:t xml:space="preserve">s pilihan ganda ini dilakukan untuk </w:t>
      </w:r>
      <w:r w:rsidR="00847D57" w:rsidRPr="000A54AA">
        <w:t>m</w:t>
      </w:r>
      <w:r w:rsidR="00847D57">
        <w:t>e</w:t>
      </w:r>
      <w:r w:rsidR="00847D57" w:rsidRPr="00C71992">
        <w:t>n</w:t>
      </w:r>
      <w:r w:rsidR="00847D57" w:rsidRPr="000A54AA">
        <w:t>ge</w:t>
      </w:r>
      <w:r w:rsidR="00847D57">
        <w:t>t</w:t>
      </w:r>
      <w:r w:rsidR="00847D57" w:rsidRPr="00C71992">
        <w:t>a</w:t>
      </w:r>
      <w:r w:rsidR="00847D57" w:rsidRPr="000A54AA">
        <w:t>hui</w:t>
      </w:r>
      <w:r w:rsidRPr="000A54AA">
        <w:t xml:space="preserve"> </w:t>
      </w:r>
      <w:r w:rsidR="00847D57" w:rsidRPr="000A54AA">
        <w:t>s</w:t>
      </w:r>
      <w:r w:rsidR="00847D57">
        <w:t>e</w:t>
      </w:r>
      <w:r w:rsidR="00847D57" w:rsidRPr="00C71992">
        <w:t>b</w:t>
      </w:r>
      <w:r w:rsidR="00847D57" w:rsidRPr="000A54AA">
        <w:t>e</w:t>
      </w:r>
      <w:r w:rsidR="00847D57">
        <w:t>r</w:t>
      </w:r>
      <w:r w:rsidR="00847D57" w:rsidRPr="00C71992">
        <w:t>a</w:t>
      </w:r>
      <w:r w:rsidR="00847D57" w:rsidRPr="000A54AA">
        <w:t>pa</w:t>
      </w:r>
      <w:r w:rsidRPr="000A54AA">
        <w:t xml:space="preserve"> </w:t>
      </w:r>
      <w:r w:rsidR="00847D57" w:rsidRPr="000A54AA">
        <w:t>b</w:t>
      </w:r>
      <w:r w:rsidR="00847D57">
        <w:t>e</w:t>
      </w:r>
      <w:r w:rsidR="00847D57" w:rsidRPr="00C71992">
        <w:t>s</w:t>
      </w:r>
      <w:r w:rsidR="00847D57" w:rsidRPr="000A54AA">
        <w:t>ar</w:t>
      </w:r>
      <w:r w:rsidRPr="000A54AA">
        <w:t xml:space="preserve"> siswa dapat </w:t>
      </w:r>
      <w:r w:rsidR="00847D57" w:rsidRPr="000A54AA">
        <w:t>m</w:t>
      </w:r>
      <w:r w:rsidR="00847D57">
        <w:t>e</w:t>
      </w:r>
      <w:r w:rsidR="00847D57" w:rsidRPr="00C71992">
        <w:t>m</w:t>
      </w:r>
      <w:r w:rsidR="00847D57" w:rsidRPr="000A54AA">
        <w:t>ahami</w:t>
      </w:r>
      <w:r w:rsidRPr="000A54AA">
        <w:t xml:space="preserve"> dan </w:t>
      </w:r>
      <w:r w:rsidR="00847D57" w:rsidRPr="000A54AA">
        <w:t>m</w:t>
      </w:r>
      <w:r w:rsidR="00847D57">
        <w:t>e</w:t>
      </w:r>
      <w:r w:rsidR="00847D57" w:rsidRPr="00C71992">
        <w:t>n</w:t>
      </w:r>
      <w:r w:rsidR="00847D57" w:rsidRPr="000A54AA">
        <w:t>angkap</w:t>
      </w:r>
      <w:r w:rsidRPr="000A54AA">
        <w:t xml:space="preserve"> </w:t>
      </w:r>
      <w:r w:rsidR="00847D57" w:rsidRPr="000A54AA">
        <w:t>mat</w:t>
      </w:r>
      <w:r w:rsidR="00847D57">
        <w:t>e</w:t>
      </w:r>
      <w:r w:rsidR="00847D57" w:rsidRPr="00C71992">
        <w:t>r</w:t>
      </w:r>
      <w:r w:rsidR="00847D57" w:rsidRPr="000A54AA">
        <w:t>i</w:t>
      </w:r>
      <w:r w:rsidRPr="000A54AA">
        <w:t xml:space="preserve"> </w:t>
      </w:r>
      <w:r w:rsidR="00847D57" w:rsidRPr="000A54AA">
        <w:t>p</w:t>
      </w:r>
      <w:r w:rsidR="00847D57">
        <w:t>e</w:t>
      </w:r>
      <w:r w:rsidR="00847D57" w:rsidRPr="00C71992">
        <w:t>l</w:t>
      </w:r>
      <w:r w:rsidR="00847D57" w:rsidRPr="000A54AA">
        <w:t>ajaran</w:t>
      </w:r>
      <w:r w:rsidR="00847D57">
        <w:t>. Ke</w:t>
      </w:r>
      <w:r w:rsidR="00847D57" w:rsidRPr="00C71992">
        <w:t>t</w:t>
      </w:r>
      <w:r w:rsidR="00847D57">
        <w:t xml:space="preserve">untasan </w:t>
      </w:r>
      <w:r w:rsidR="00847D57">
        <w:t>hasil be</w:t>
      </w:r>
      <w:r w:rsidR="00847D57" w:rsidRPr="00C71992">
        <w:t>l</w:t>
      </w:r>
      <w:r w:rsidR="00847D57">
        <w:t xml:space="preserve">ajar siswa </w:t>
      </w:r>
      <w:r w:rsidR="00847D57">
        <w:t>pada siklus I</w:t>
      </w:r>
      <w:r>
        <w:t xml:space="preserve"> </w:t>
      </w:r>
      <w:r w:rsidR="00847D57">
        <w:t>me</w:t>
      </w:r>
      <w:r w:rsidR="00847D57" w:rsidRPr="00C71992">
        <w:t>n</w:t>
      </w:r>
      <w:r w:rsidR="00847D57">
        <w:t>capai</w:t>
      </w:r>
      <w:r>
        <w:t xml:space="preserve"> 52% </w:t>
      </w:r>
      <w:r w:rsidR="00847D57">
        <w:t>de</w:t>
      </w:r>
      <w:r w:rsidR="00847D57" w:rsidRPr="00C71992">
        <w:t>n</w:t>
      </w:r>
      <w:r w:rsidR="00847D57">
        <w:t>gan</w:t>
      </w:r>
      <w:r>
        <w:t xml:space="preserve"> rata-rata 71,2 dan yang tidak tuntas </w:t>
      </w:r>
      <w:r w:rsidR="00847D57">
        <w:t>me</w:t>
      </w:r>
      <w:r w:rsidR="00847D57" w:rsidRPr="00C71992">
        <w:t>n</w:t>
      </w:r>
      <w:r w:rsidR="00847D57">
        <w:t>capai</w:t>
      </w:r>
      <w:r>
        <w:t xml:space="preserve"> 48%</w:t>
      </w:r>
      <w:r w:rsidR="00847D57">
        <w:t>.</w:t>
      </w:r>
      <w:r>
        <w:t xml:space="preserve"> </w:t>
      </w:r>
      <w:r w:rsidR="00847D57">
        <w:t>Be</w:t>
      </w:r>
      <w:r w:rsidR="00847D57" w:rsidRPr="00C71992">
        <w:t>r</w:t>
      </w:r>
      <w:r w:rsidR="00847D57">
        <w:t xml:space="preserve">dasarkan </w:t>
      </w:r>
      <w:r>
        <w:t xml:space="preserve">hasil </w:t>
      </w:r>
      <w:r w:rsidR="00847D57">
        <w:t>te</w:t>
      </w:r>
      <w:r w:rsidR="00847D57" w:rsidRPr="00C71992">
        <w:t>r</w:t>
      </w:r>
      <w:r w:rsidR="00847D57">
        <w:t>seb</w:t>
      </w:r>
      <w:r w:rsidR="00847D57" w:rsidRPr="00C71992">
        <w:t>u</w:t>
      </w:r>
      <w:r w:rsidR="00847D57">
        <w:t>t</w:t>
      </w:r>
      <w:r>
        <w:t xml:space="preserve"> maka </w:t>
      </w:r>
      <w:r w:rsidR="00847D57">
        <w:t xml:space="preserve">pembelajaran </w:t>
      </w:r>
      <w:r>
        <w:t>harus dilanjutkan pada siklus II.</w:t>
      </w:r>
    </w:p>
    <w:p w14:paraId="75B339AD" w14:textId="72FD7D8A" w:rsidR="001A0F9B" w:rsidRPr="00C71992" w:rsidRDefault="001A0F9B" w:rsidP="00C71992">
      <w:pPr>
        <w:autoSpaceDE w:val="0"/>
        <w:autoSpaceDN w:val="0"/>
        <w:adjustRightInd w:val="0"/>
        <w:spacing w:line="276" w:lineRule="auto"/>
        <w:ind w:firstLine="720"/>
        <w:jc w:val="both"/>
      </w:pPr>
      <w:r>
        <w:t xml:space="preserve">Hasil </w:t>
      </w:r>
      <w:r w:rsidRPr="00C71992">
        <w:t xml:space="preserve">refleksi </w:t>
      </w:r>
      <w:r w:rsidR="00847D57">
        <w:t>be</w:t>
      </w:r>
      <w:r w:rsidR="00847D57" w:rsidRPr="00C71992">
        <w:t>r</w:t>
      </w:r>
      <w:r w:rsidR="00847D57">
        <w:t>dasarkan</w:t>
      </w:r>
      <w:r>
        <w:t xml:space="preserve"> aktivitas </w:t>
      </w:r>
      <w:r w:rsidR="00847D57">
        <w:t>me</w:t>
      </w:r>
      <w:r w:rsidR="00847D57" w:rsidRPr="00C71992">
        <w:t>n</w:t>
      </w:r>
      <w:r w:rsidR="00847D57">
        <w:t>gajar</w:t>
      </w:r>
      <w:r>
        <w:t xml:space="preserve"> guru </w:t>
      </w:r>
      <w:r>
        <w:t xml:space="preserve">pada siklus I </w:t>
      </w:r>
      <w:r w:rsidR="00847D57">
        <w:t>me</w:t>
      </w:r>
      <w:r w:rsidR="00847D57" w:rsidRPr="00C71992">
        <w:t>n</w:t>
      </w:r>
      <w:r w:rsidR="00847D57">
        <w:t>unjukkan</w:t>
      </w:r>
      <w:r>
        <w:t xml:space="preserve"> </w:t>
      </w:r>
      <w:r w:rsidR="00847D57">
        <w:t>be</w:t>
      </w:r>
      <w:r w:rsidR="00847D57" w:rsidRPr="00C71992">
        <w:t>b</w:t>
      </w:r>
      <w:r w:rsidR="00847D57">
        <w:t>er</w:t>
      </w:r>
      <w:r w:rsidR="00847D57" w:rsidRPr="00C71992">
        <w:t>a</w:t>
      </w:r>
      <w:r w:rsidR="00847D57">
        <w:t>pa</w:t>
      </w:r>
      <w:r>
        <w:t xml:space="preserve"> </w:t>
      </w:r>
      <w:r w:rsidR="00847D57">
        <w:t>aspe</w:t>
      </w:r>
      <w:r w:rsidR="00847D57" w:rsidRPr="00C71992">
        <w:t>k</w:t>
      </w:r>
      <w:r>
        <w:t xml:space="preserve"> </w:t>
      </w:r>
      <w:r w:rsidR="00847D57">
        <w:t>te</w:t>
      </w:r>
      <w:r w:rsidR="00847D57" w:rsidRPr="00C71992">
        <w:t>r</w:t>
      </w:r>
      <w:r w:rsidR="00847D57">
        <w:t>ten</w:t>
      </w:r>
      <w:r w:rsidR="00847D57" w:rsidRPr="00C71992">
        <w:t>t</w:t>
      </w:r>
      <w:r w:rsidR="00847D57">
        <w:t>u</w:t>
      </w:r>
      <w:r>
        <w:t xml:space="preserve"> yang kurang maksimal</w:t>
      </w:r>
      <w:r w:rsidR="00847D57">
        <w:t>.</w:t>
      </w:r>
      <w:r>
        <w:t xml:space="preserve"> </w:t>
      </w:r>
      <w:r w:rsidR="00847D57">
        <w:t>Be</w:t>
      </w:r>
      <w:r w:rsidR="00847D57" w:rsidRPr="00C71992">
        <w:t>r</w:t>
      </w:r>
      <w:r w:rsidR="00847D57">
        <w:t>dasarkan a</w:t>
      </w:r>
      <w:r w:rsidR="00847D57" w:rsidRPr="00C71992">
        <w:t>s</w:t>
      </w:r>
      <w:r w:rsidR="00847D57">
        <w:t>pe</w:t>
      </w:r>
      <w:r w:rsidR="00847D57" w:rsidRPr="00C71992">
        <w:t>k</w:t>
      </w:r>
      <w:r>
        <w:t xml:space="preserve"> </w:t>
      </w:r>
      <w:r w:rsidR="00847D57">
        <w:t>me</w:t>
      </w:r>
      <w:r w:rsidR="00847D57" w:rsidRPr="00C71992">
        <w:t>d</w:t>
      </w:r>
      <w:r w:rsidR="00847D57">
        <w:t>ia</w:t>
      </w:r>
      <w:r>
        <w:t xml:space="preserve"> </w:t>
      </w:r>
      <w:r w:rsidR="00847D57">
        <w:t>pe</w:t>
      </w:r>
      <w:r w:rsidR="00847D57" w:rsidRPr="00C71992">
        <w:t>m</w:t>
      </w:r>
      <w:r w:rsidR="00847D57">
        <w:t>bel</w:t>
      </w:r>
      <w:r w:rsidR="00847D57" w:rsidRPr="00C71992">
        <w:t>a</w:t>
      </w:r>
      <w:r w:rsidR="00847D57">
        <w:t>jaran</w:t>
      </w:r>
      <w:r>
        <w:t xml:space="preserve">, </w:t>
      </w:r>
      <w:r w:rsidR="00847D57">
        <w:t>se</w:t>
      </w:r>
      <w:r w:rsidR="00847D57" w:rsidRPr="00C71992">
        <w:t>p</w:t>
      </w:r>
      <w:r w:rsidR="00847D57">
        <w:t>er</w:t>
      </w:r>
      <w:r w:rsidR="00847D57" w:rsidRPr="00C71992">
        <w:t>t</w:t>
      </w:r>
      <w:r w:rsidR="00847D57">
        <w:t>i</w:t>
      </w:r>
      <w:r>
        <w:t xml:space="preserve"> </w:t>
      </w:r>
      <w:r w:rsidR="00847D57">
        <w:t>v</w:t>
      </w:r>
      <w:r w:rsidR="00847D57" w:rsidRPr="000A54AA">
        <w:t>id</w:t>
      </w:r>
      <w:r w:rsidR="00847D57">
        <w:t>e</w:t>
      </w:r>
      <w:r w:rsidR="00847D57" w:rsidRPr="00C71992">
        <w:t>o</w:t>
      </w:r>
      <w:r w:rsidRPr="000A54AA">
        <w:t xml:space="preserve"> masih </w:t>
      </w:r>
      <w:r w:rsidR="00847D57" w:rsidRPr="000A54AA">
        <w:t>p</w:t>
      </w:r>
      <w:r w:rsidR="00847D57">
        <w:t>e</w:t>
      </w:r>
      <w:r w:rsidR="00847D57" w:rsidRPr="00C71992">
        <w:t>r</w:t>
      </w:r>
      <w:r w:rsidR="00847D57" w:rsidRPr="000A54AA">
        <w:t>lu</w:t>
      </w:r>
      <w:r w:rsidRPr="000A54AA">
        <w:t xml:space="preserve"> durasi panjang dan dibuat </w:t>
      </w:r>
      <w:r w:rsidR="00847D57" w:rsidRPr="000A54AA">
        <w:t>s</w:t>
      </w:r>
      <w:r w:rsidR="00847D57">
        <w:t>e</w:t>
      </w:r>
      <w:r w:rsidR="00847D57" w:rsidRPr="00C71992">
        <w:t>m</w:t>
      </w:r>
      <w:r w:rsidR="00847D57" w:rsidRPr="000A54AA">
        <w:t>akin</w:t>
      </w:r>
      <w:r w:rsidRPr="000A54AA">
        <w:t xml:space="preserve"> </w:t>
      </w:r>
      <w:r w:rsidR="00847D57" w:rsidRPr="000A54AA">
        <w:t>m</w:t>
      </w:r>
      <w:r w:rsidR="00847D57">
        <w:t>e</w:t>
      </w:r>
      <w:r w:rsidR="00847D57" w:rsidRPr="00C71992">
        <w:t>n</w:t>
      </w:r>
      <w:r w:rsidR="00847D57" w:rsidRPr="000A54AA">
        <w:t>arik</w:t>
      </w:r>
      <w:r>
        <w:t>.</w:t>
      </w:r>
      <w:r>
        <w:t xml:space="preserve"> </w:t>
      </w:r>
      <w:r>
        <w:t xml:space="preserve">Meskipun </w:t>
      </w:r>
      <w:r w:rsidR="00847D57" w:rsidRPr="000A54AA">
        <w:t>t</w:t>
      </w:r>
      <w:r w:rsidR="00847D57">
        <w:t>e</w:t>
      </w:r>
      <w:r w:rsidR="00847D57" w:rsidRPr="00C71992">
        <w:t>r</w:t>
      </w:r>
      <w:r w:rsidR="00847D57" w:rsidRPr="000A54AA">
        <w:t>lihat</w:t>
      </w:r>
      <w:r w:rsidRPr="000A54AA">
        <w:t xml:space="preserve"> </w:t>
      </w:r>
      <w:r>
        <w:t xml:space="preserve">sebagian </w:t>
      </w:r>
      <w:r w:rsidRPr="000A54AA">
        <w:t xml:space="preserve">siswa </w:t>
      </w:r>
      <w:r w:rsidR="00847D57" w:rsidRPr="000A54AA">
        <w:t>l</w:t>
      </w:r>
      <w:r w:rsidR="00847D57">
        <w:t>e</w:t>
      </w:r>
      <w:r w:rsidR="00847D57" w:rsidRPr="00C71992">
        <w:t>b</w:t>
      </w:r>
      <w:r w:rsidR="00847D57" w:rsidRPr="000A54AA">
        <w:t>ih</w:t>
      </w:r>
      <w:r w:rsidRPr="000A54AA">
        <w:t xml:space="preserve"> </w:t>
      </w:r>
      <w:r w:rsidR="00847D57" w:rsidRPr="000A54AA">
        <w:t>c</w:t>
      </w:r>
      <w:r w:rsidR="00847D57">
        <w:t>e</w:t>
      </w:r>
      <w:r w:rsidR="00847D57" w:rsidRPr="00C71992">
        <w:t>p</w:t>
      </w:r>
      <w:r w:rsidR="00847D57" w:rsidRPr="000A54AA">
        <w:t>at</w:t>
      </w:r>
      <w:r>
        <w:t>,</w:t>
      </w:r>
      <w:r w:rsidRPr="000A54AA">
        <w:t xml:space="preserve"> tanggap</w:t>
      </w:r>
      <w:r>
        <w:t>,</w:t>
      </w:r>
      <w:r>
        <w:t xml:space="preserve"> </w:t>
      </w:r>
      <w:r w:rsidRPr="000A54AA">
        <w:t xml:space="preserve">antusias </w:t>
      </w:r>
      <w:r w:rsidR="00847D57" w:rsidRPr="000A54AA">
        <w:t>m</w:t>
      </w:r>
      <w:r w:rsidR="00847D57">
        <w:t>e</w:t>
      </w:r>
      <w:r w:rsidR="00847D57" w:rsidRPr="00C71992">
        <w:t>n</w:t>
      </w:r>
      <w:r w:rsidR="00847D57" w:rsidRPr="000A54AA">
        <w:t>gikuti</w:t>
      </w:r>
      <w:r w:rsidRPr="000A54AA">
        <w:t xml:space="preserve"> </w:t>
      </w:r>
      <w:r w:rsidR="00847D57" w:rsidRPr="000A54AA">
        <w:t>p</w:t>
      </w:r>
      <w:r w:rsidR="00847D57">
        <w:t>e</w:t>
      </w:r>
      <w:r w:rsidR="00847D57" w:rsidRPr="00C71992">
        <w:t>m</w:t>
      </w:r>
      <w:r w:rsidR="00847D57" w:rsidRPr="000A54AA">
        <w:t>be</w:t>
      </w:r>
      <w:r w:rsidR="00847D57">
        <w:t>l</w:t>
      </w:r>
      <w:r w:rsidR="00847D57" w:rsidRPr="00C71992">
        <w:t>a</w:t>
      </w:r>
      <w:r w:rsidR="00847D57" w:rsidRPr="000A54AA">
        <w:t>jaran</w:t>
      </w:r>
      <w:r>
        <w:t>,</w:t>
      </w:r>
      <w:r w:rsidRPr="000A54AA">
        <w:t xml:space="preserve"> dan aktif </w:t>
      </w:r>
      <w:r w:rsidR="00847D57" w:rsidRPr="000A54AA">
        <w:t>b</w:t>
      </w:r>
      <w:r w:rsidR="00847D57">
        <w:t>e</w:t>
      </w:r>
      <w:r w:rsidR="00847D57" w:rsidRPr="00C71992">
        <w:t>r</w:t>
      </w:r>
      <w:r w:rsidR="00847D57" w:rsidRPr="000A54AA">
        <w:t>tanya</w:t>
      </w:r>
      <w:r w:rsidR="00847D57">
        <w:t xml:space="preserve"> atau </w:t>
      </w:r>
      <w:r w:rsidR="00847D57" w:rsidRPr="000A54AA">
        <w:t>m</w:t>
      </w:r>
      <w:r w:rsidR="00847D57">
        <w:t>e</w:t>
      </w:r>
      <w:r w:rsidR="00847D57" w:rsidRPr="00C71992">
        <w:t>n</w:t>
      </w:r>
      <w:r w:rsidR="00847D57" w:rsidRPr="000A54AA">
        <w:t>jawab</w:t>
      </w:r>
      <w:r w:rsidRPr="000A54AA">
        <w:t xml:space="preserve">, namun </w:t>
      </w:r>
      <w:r>
        <w:t>m</w:t>
      </w:r>
      <w:r w:rsidRPr="000A54AA">
        <w:t xml:space="preserve">asih ada </w:t>
      </w:r>
      <w:r>
        <w:t xml:space="preserve">beberapa </w:t>
      </w:r>
      <w:r w:rsidRPr="000A54AA">
        <w:t xml:space="preserve">siswa yang </w:t>
      </w:r>
      <w:r w:rsidR="00847D57" w:rsidRPr="000A54AA">
        <w:t>b</w:t>
      </w:r>
      <w:r w:rsidR="00847D57">
        <w:t>e</w:t>
      </w:r>
      <w:r w:rsidR="00847D57" w:rsidRPr="00C71992">
        <w:t>l</w:t>
      </w:r>
      <w:r w:rsidR="00847D57" w:rsidRPr="000A54AA">
        <w:t>um</w:t>
      </w:r>
      <w:r w:rsidRPr="000A54AA">
        <w:t xml:space="preserve"> </w:t>
      </w:r>
      <w:r w:rsidR="00847D57" w:rsidRPr="000A54AA">
        <w:t>m</w:t>
      </w:r>
      <w:r w:rsidR="00847D57">
        <w:t>e</w:t>
      </w:r>
      <w:r w:rsidR="00847D57" w:rsidRPr="00C71992">
        <w:t>n</w:t>
      </w:r>
      <w:r w:rsidR="00847D57" w:rsidRPr="000A54AA">
        <w:t>ge</w:t>
      </w:r>
      <w:r w:rsidR="00847D57">
        <w:t>r</w:t>
      </w:r>
      <w:r w:rsidR="00847D57" w:rsidRPr="00C71992">
        <w:t>i</w:t>
      </w:r>
      <w:r w:rsidR="00847D57" w:rsidRPr="000A54AA">
        <w:t>ti</w:t>
      </w:r>
      <w:r w:rsidRPr="000A54AA">
        <w:t xml:space="preserve"> </w:t>
      </w:r>
      <w:r w:rsidR="00847D57" w:rsidRPr="000A54AA">
        <w:t>d</w:t>
      </w:r>
      <w:r w:rsidR="00847D57">
        <w:t>e</w:t>
      </w:r>
      <w:r w:rsidR="00847D57" w:rsidRPr="00C71992">
        <w:t>n</w:t>
      </w:r>
      <w:r w:rsidR="00847D57" w:rsidRPr="000A54AA">
        <w:t>gan</w:t>
      </w:r>
      <w:r w:rsidRPr="000A54AA">
        <w:t xml:space="preserve"> </w:t>
      </w:r>
      <w:r w:rsidR="00847D57" w:rsidRPr="000A54AA">
        <w:t>mat</w:t>
      </w:r>
      <w:r w:rsidR="00847D57">
        <w:t>e</w:t>
      </w:r>
      <w:r w:rsidR="00847D57" w:rsidRPr="00C71992">
        <w:t>r</w:t>
      </w:r>
      <w:r w:rsidR="00847D57" w:rsidRPr="000A54AA">
        <w:t>i</w:t>
      </w:r>
      <w:r w:rsidRPr="000A54AA">
        <w:t xml:space="preserve"> yang </w:t>
      </w:r>
      <w:r w:rsidR="00847D57" w:rsidRPr="000A54AA">
        <w:t>t</w:t>
      </w:r>
      <w:r w:rsidR="00847D57">
        <w:t>e</w:t>
      </w:r>
      <w:r w:rsidR="00847D57" w:rsidRPr="00C71992">
        <w:t>l</w:t>
      </w:r>
      <w:r w:rsidR="00847D57" w:rsidRPr="000A54AA">
        <w:t>ah</w:t>
      </w:r>
      <w:r w:rsidRPr="000A54AA">
        <w:t xml:space="preserve"> disajikan dalam </w:t>
      </w:r>
      <w:r w:rsidR="00847D57" w:rsidRPr="000A54AA">
        <w:t>vid</w:t>
      </w:r>
      <w:r w:rsidR="00847D57">
        <w:t>e</w:t>
      </w:r>
      <w:r w:rsidR="00847D57" w:rsidRPr="00C71992">
        <w:t>o</w:t>
      </w:r>
      <w:r w:rsidRPr="000A54AA">
        <w:t xml:space="preserve"> </w:t>
      </w:r>
      <w:r w:rsidR="00356D69">
        <w:t>dan telah</w:t>
      </w:r>
      <w:r w:rsidRPr="000A54AA">
        <w:t xml:space="preserve"> </w:t>
      </w:r>
      <w:r w:rsidR="00847D57" w:rsidRPr="000A54AA">
        <w:t>dij</w:t>
      </w:r>
      <w:r w:rsidR="00847D57">
        <w:t>e</w:t>
      </w:r>
      <w:r w:rsidR="00847D57" w:rsidRPr="00C71992">
        <w:t>l</w:t>
      </w:r>
      <w:r w:rsidR="00847D57" w:rsidRPr="000A54AA">
        <w:t>askan</w:t>
      </w:r>
      <w:r w:rsidRPr="000A54AA">
        <w:t xml:space="preserve"> </w:t>
      </w:r>
      <w:r w:rsidR="00847D57">
        <w:t>o</w:t>
      </w:r>
      <w:r w:rsidR="00847D57" w:rsidRPr="00C71992">
        <w:t>l</w:t>
      </w:r>
      <w:r w:rsidR="00847D57" w:rsidRPr="000A54AA">
        <w:t>e</w:t>
      </w:r>
      <w:r w:rsidR="00847D57">
        <w:t>h</w:t>
      </w:r>
      <w:r w:rsidRPr="000A54AA">
        <w:t xml:space="preserve"> </w:t>
      </w:r>
      <w:r w:rsidR="00847D57" w:rsidRPr="000A54AA">
        <w:t>p</w:t>
      </w:r>
      <w:r w:rsidR="00847D57">
        <w:t>e</w:t>
      </w:r>
      <w:r w:rsidR="00847D57" w:rsidRPr="00C71992">
        <w:t>n</w:t>
      </w:r>
      <w:r w:rsidR="00847D57" w:rsidRPr="000A54AA">
        <w:t>e</w:t>
      </w:r>
      <w:r w:rsidR="00847D57">
        <w:t>l</w:t>
      </w:r>
      <w:r w:rsidR="00847D57" w:rsidRPr="00C71992">
        <w:t>i</w:t>
      </w:r>
      <w:r w:rsidR="00847D57" w:rsidRPr="000A54AA">
        <w:t>ti</w:t>
      </w:r>
      <w:r w:rsidRPr="000A54AA">
        <w:t xml:space="preserve">. </w:t>
      </w:r>
      <w:r w:rsidRPr="00C71992">
        <w:t>Selain itu</w:t>
      </w:r>
      <w:r w:rsidR="00356D69" w:rsidRPr="00C71992">
        <w:t>,</w:t>
      </w:r>
      <w:r w:rsidRPr="00C71992">
        <w:t xml:space="preserve"> </w:t>
      </w:r>
      <w:r w:rsidR="00847D57" w:rsidRPr="00C71992">
        <w:t>p</w:t>
      </w:r>
      <w:r w:rsidR="00847D57">
        <w:t>e</w:t>
      </w:r>
      <w:r w:rsidR="00847D57" w:rsidRPr="00C71992">
        <w:t>n</w:t>
      </w:r>
      <w:r w:rsidR="00847D57" w:rsidRPr="000A54AA">
        <w:t>guasaan</w:t>
      </w:r>
      <w:r w:rsidRPr="000A54AA">
        <w:t xml:space="preserve"> </w:t>
      </w:r>
      <w:r w:rsidR="00356D69">
        <w:t xml:space="preserve">dan pengelolaan </w:t>
      </w:r>
      <w:r w:rsidR="00847D57" w:rsidRPr="000A54AA">
        <w:t>k</w:t>
      </w:r>
      <w:r w:rsidR="00847D57">
        <w:t>e</w:t>
      </w:r>
      <w:r w:rsidR="00847D57" w:rsidRPr="00C71992">
        <w:t>l</w:t>
      </w:r>
      <w:r w:rsidR="00847D57" w:rsidRPr="000A54AA">
        <w:t>as</w:t>
      </w:r>
      <w:r w:rsidRPr="000A54AA">
        <w:t xml:space="preserve"> </w:t>
      </w:r>
      <w:r w:rsidR="00847D57">
        <w:t>o</w:t>
      </w:r>
      <w:r w:rsidR="00847D57" w:rsidRPr="00C71992">
        <w:t>l</w:t>
      </w:r>
      <w:r w:rsidR="00847D57" w:rsidRPr="000A54AA">
        <w:t>e</w:t>
      </w:r>
      <w:r w:rsidR="00847D57">
        <w:t>h</w:t>
      </w:r>
      <w:r w:rsidRPr="000A54AA">
        <w:t xml:space="preserve"> </w:t>
      </w:r>
      <w:r w:rsidR="00847D57" w:rsidRPr="000A54AA">
        <w:t>p</w:t>
      </w:r>
      <w:r w:rsidR="00847D57">
        <w:t>e</w:t>
      </w:r>
      <w:r w:rsidR="00847D57" w:rsidRPr="00C71992">
        <w:t>n</w:t>
      </w:r>
      <w:r w:rsidR="00847D57" w:rsidRPr="000A54AA">
        <w:t>e</w:t>
      </w:r>
      <w:r w:rsidR="00847D57">
        <w:t>l</w:t>
      </w:r>
      <w:r w:rsidR="00847D57" w:rsidRPr="00C71992">
        <w:t>i</w:t>
      </w:r>
      <w:r w:rsidR="00847D57" w:rsidRPr="000A54AA">
        <w:t>ti</w:t>
      </w:r>
      <w:r w:rsidRPr="000A54AA">
        <w:t xml:space="preserve"> masih </w:t>
      </w:r>
      <w:r w:rsidR="00847D57" w:rsidRPr="000A54AA">
        <w:t>p</w:t>
      </w:r>
      <w:r w:rsidR="00847D57">
        <w:t>e</w:t>
      </w:r>
      <w:r w:rsidR="00847D57" w:rsidRPr="00C71992">
        <w:t>r</w:t>
      </w:r>
      <w:r w:rsidR="00847D57" w:rsidRPr="000A54AA">
        <w:t>lu</w:t>
      </w:r>
      <w:r w:rsidRPr="000A54AA">
        <w:t xml:space="preserve"> ditingkatkan, masih ada </w:t>
      </w:r>
      <w:r w:rsidR="00847D57" w:rsidRPr="000A54AA">
        <w:t>b</w:t>
      </w:r>
      <w:r w:rsidR="00847D57">
        <w:t>e</w:t>
      </w:r>
      <w:r w:rsidR="00847D57" w:rsidRPr="00C71992">
        <w:t>b</w:t>
      </w:r>
      <w:r w:rsidR="00847D57" w:rsidRPr="000A54AA">
        <w:t>e</w:t>
      </w:r>
      <w:r w:rsidR="00847D57">
        <w:t>r</w:t>
      </w:r>
      <w:r w:rsidR="00847D57" w:rsidRPr="00C71992">
        <w:t>a</w:t>
      </w:r>
      <w:r w:rsidR="00847D57" w:rsidRPr="000A54AA">
        <w:t>pa</w:t>
      </w:r>
      <w:r w:rsidRPr="000A54AA">
        <w:t xml:space="preserve"> siswa yang ribut </w:t>
      </w:r>
      <w:r w:rsidR="00847D57" w:rsidRPr="000A54AA">
        <w:t>k</w:t>
      </w:r>
      <w:r w:rsidR="00847D57">
        <w:t>e</w:t>
      </w:r>
      <w:r w:rsidR="00847D57" w:rsidRPr="00C71992">
        <w:t>t</w:t>
      </w:r>
      <w:r w:rsidR="00847D57" w:rsidRPr="000A54AA">
        <w:t>ika</w:t>
      </w:r>
      <w:r w:rsidRPr="000A54AA">
        <w:t xml:space="preserve"> </w:t>
      </w:r>
      <w:r w:rsidR="00847D57" w:rsidRPr="000A54AA">
        <w:t>pr</w:t>
      </w:r>
      <w:r w:rsidR="00847D57">
        <w:t>o</w:t>
      </w:r>
      <w:r w:rsidR="00847D57" w:rsidRPr="00C71992">
        <w:t>s</w:t>
      </w:r>
      <w:r w:rsidR="00847D57" w:rsidRPr="000A54AA">
        <w:t>e</w:t>
      </w:r>
      <w:r w:rsidR="00847D57">
        <w:t>s</w:t>
      </w:r>
      <w:r w:rsidRPr="000A54AA">
        <w:t xml:space="preserve"> </w:t>
      </w:r>
      <w:r w:rsidR="00847D57" w:rsidRPr="000A54AA">
        <w:t>p</w:t>
      </w:r>
      <w:r w:rsidR="00847D57">
        <w:t>e</w:t>
      </w:r>
      <w:r w:rsidR="00847D57" w:rsidRPr="00C71992">
        <w:t>m</w:t>
      </w:r>
      <w:r w:rsidR="00847D57" w:rsidRPr="000A54AA">
        <w:t>be</w:t>
      </w:r>
      <w:r w:rsidR="00847D57">
        <w:t>l</w:t>
      </w:r>
      <w:r w:rsidR="00847D57" w:rsidRPr="00C71992">
        <w:t>a</w:t>
      </w:r>
      <w:r w:rsidR="00847D57" w:rsidRPr="000A54AA">
        <w:t>jaran</w:t>
      </w:r>
      <w:r w:rsidRPr="000A54AA">
        <w:t xml:space="preserve"> </w:t>
      </w:r>
      <w:r w:rsidR="00847D57" w:rsidRPr="000A54AA">
        <w:t>s</w:t>
      </w:r>
      <w:r w:rsidR="00847D57">
        <w:t>e</w:t>
      </w:r>
      <w:r w:rsidR="00847D57" w:rsidRPr="00C71992">
        <w:t>d</w:t>
      </w:r>
      <w:r w:rsidR="00847D57" w:rsidRPr="000A54AA">
        <w:t>ang</w:t>
      </w:r>
      <w:r w:rsidRPr="000A54AA">
        <w:t xml:space="preserve"> </w:t>
      </w:r>
      <w:r w:rsidR="00847D57" w:rsidRPr="000A54AA">
        <w:t>b</w:t>
      </w:r>
      <w:r w:rsidR="00847D57">
        <w:t>e</w:t>
      </w:r>
      <w:r w:rsidR="00847D57" w:rsidRPr="00C71992">
        <w:t>r</w:t>
      </w:r>
      <w:r w:rsidR="00847D57">
        <w:t>langsung</w:t>
      </w:r>
      <w:r w:rsidR="00356D69" w:rsidRPr="00C71992">
        <w:t>.</w:t>
      </w:r>
      <w:r w:rsidRPr="00C71992">
        <w:t xml:space="preserve"> </w:t>
      </w:r>
      <w:r w:rsidR="00356D69" w:rsidRPr="00C71992">
        <w:t>Ditambah</w:t>
      </w:r>
      <w:r w:rsidRPr="00C71992">
        <w:t xml:space="preserve"> k</w:t>
      </w:r>
      <w:r w:rsidRPr="000A54AA">
        <w:t xml:space="preserve">urangnya </w:t>
      </w:r>
      <w:r w:rsidR="00847D57" w:rsidRPr="000A54AA">
        <w:t>k</w:t>
      </w:r>
      <w:r w:rsidR="00847D57">
        <w:t>e</w:t>
      </w:r>
      <w:r w:rsidR="00847D57" w:rsidRPr="00C71992">
        <w:t>t</w:t>
      </w:r>
      <w:r w:rsidR="00847D57" w:rsidRPr="000A54AA">
        <w:t>e</w:t>
      </w:r>
      <w:r w:rsidR="00847D57">
        <w:t>r</w:t>
      </w:r>
      <w:r w:rsidR="00847D57" w:rsidRPr="00C71992">
        <w:t>a</w:t>
      </w:r>
      <w:r w:rsidR="00847D57" w:rsidRPr="000A54AA">
        <w:t>mpilan</w:t>
      </w:r>
      <w:r w:rsidRPr="000A54AA">
        <w:t xml:space="preserve"> guru dalam </w:t>
      </w:r>
      <w:r w:rsidR="00847D57" w:rsidRPr="000A54AA">
        <w:t>m</w:t>
      </w:r>
      <w:r w:rsidR="00847D57">
        <w:t>e</w:t>
      </w:r>
      <w:r w:rsidR="00847D57" w:rsidRPr="00C71992">
        <w:t>m</w:t>
      </w:r>
      <w:r w:rsidR="00847D57" w:rsidRPr="000A54AA">
        <w:t>o</w:t>
      </w:r>
      <w:r w:rsidR="00847D57">
        <w:t>t</w:t>
      </w:r>
      <w:r w:rsidR="00847D57" w:rsidRPr="00C71992">
        <w:t>i</w:t>
      </w:r>
      <w:r w:rsidR="00847D57">
        <w:t>vasi</w:t>
      </w:r>
      <w:r>
        <w:t xml:space="preserve"> siswa</w:t>
      </w:r>
      <w:r w:rsidRPr="00C71992">
        <w:t xml:space="preserve"> </w:t>
      </w:r>
      <w:r w:rsidRPr="000A54AA">
        <w:t xml:space="preserve">yang </w:t>
      </w:r>
      <w:r w:rsidR="00847D57" w:rsidRPr="000A54AA">
        <w:t>p</w:t>
      </w:r>
      <w:r w:rsidR="00847D57">
        <w:t>e</w:t>
      </w:r>
      <w:r w:rsidR="00847D57" w:rsidRPr="00C71992">
        <w:t>r</w:t>
      </w:r>
      <w:r w:rsidR="00847D57" w:rsidRPr="000A54AA">
        <w:t>lu</w:t>
      </w:r>
      <w:r w:rsidRPr="000A54AA">
        <w:t xml:space="preserve"> </w:t>
      </w:r>
      <w:r w:rsidR="00847D57" w:rsidRPr="000A54AA">
        <w:t>dip</w:t>
      </w:r>
      <w:r w:rsidR="00847D57">
        <w:t>e</w:t>
      </w:r>
      <w:r w:rsidR="00847D57" w:rsidRPr="00C71992">
        <w:t>r</w:t>
      </w:r>
      <w:r w:rsidR="00847D57" w:rsidRPr="000A54AA">
        <w:t>baiki</w:t>
      </w:r>
      <w:r w:rsidRPr="000A54AA">
        <w:t xml:space="preserve"> pada siklus II.</w:t>
      </w:r>
      <w:r w:rsidRPr="00C71992">
        <w:t xml:space="preserve"> </w:t>
      </w:r>
    </w:p>
    <w:p w14:paraId="77B89A67" w14:textId="0FBF7887" w:rsidR="001A0F9B" w:rsidRPr="00C71992" w:rsidRDefault="00356D69" w:rsidP="00C71992">
      <w:pPr>
        <w:autoSpaceDE w:val="0"/>
        <w:autoSpaceDN w:val="0"/>
        <w:adjustRightInd w:val="0"/>
        <w:spacing w:line="276" w:lineRule="auto"/>
        <w:ind w:firstLine="720"/>
        <w:jc w:val="both"/>
      </w:pPr>
      <w:r w:rsidRPr="00C71992">
        <w:t xml:space="preserve">Langkah </w:t>
      </w:r>
      <w:r w:rsidR="001A0F9B" w:rsidRPr="00C71992">
        <w:t xml:space="preserve">perbaikan yang dilakukan oleh peneliti </w:t>
      </w:r>
      <w:r w:rsidR="00D80099" w:rsidRPr="00C71992">
        <w:t xml:space="preserve">pada siklus II </w:t>
      </w:r>
      <w:r w:rsidR="001A0F9B" w:rsidRPr="00C71992">
        <w:t xml:space="preserve">ialah </w:t>
      </w:r>
      <w:r w:rsidR="00DD5EA3" w:rsidRPr="00C71992">
        <w:t>m</w:t>
      </w:r>
      <w:r w:rsidR="00DD5EA3">
        <w:t>e</w:t>
      </w:r>
      <w:r w:rsidR="00DD5EA3" w:rsidRPr="00C71992">
        <w:t>m</w:t>
      </w:r>
      <w:r w:rsidR="00DD5EA3" w:rsidRPr="000A54AA">
        <w:t>pe</w:t>
      </w:r>
      <w:r w:rsidR="00DD5EA3">
        <w:t>r</w:t>
      </w:r>
      <w:r w:rsidR="00DD5EA3" w:rsidRPr="00C71992">
        <w:t>p</w:t>
      </w:r>
      <w:r w:rsidR="00DD5EA3" w:rsidRPr="000A54AA">
        <w:t>anjang</w:t>
      </w:r>
      <w:r w:rsidR="001A0F9B" w:rsidRPr="000A54AA">
        <w:t xml:space="preserve"> durasi </w:t>
      </w:r>
      <w:r w:rsidR="00DD5EA3" w:rsidRPr="000A54AA">
        <w:t>vid</w:t>
      </w:r>
      <w:r w:rsidR="00DD5EA3">
        <w:t>e</w:t>
      </w:r>
      <w:r w:rsidR="00DD5EA3" w:rsidRPr="00C71992">
        <w:t>o</w:t>
      </w:r>
      <w:r w:rsidR="001A0F9B" w:rsidRPr="000A54AA">
        <w:t xml:space="preserve"> dan harus </w:t>
      </w:r>
      <w:r w:rsidR="00DD5EA3" w:rsidRPr="000A54AA">
        <w:t>l</w:t>
      </w:r>
      <w:r w:rsidR="00DD5EA3">
        <w:t>e</w:t>
      </w:r>
      <w:r w:rsidR="00DD5EA3" w:rsidRPr="00C71992">
        <w:t>b</w:t>
      </w:r>
      <w:r w:rsidR="00DD5EA3" w:rsidRPr="000A54AA">
        <w:t>ih</w:t>
      </w:r>
      <w:r w:rsidR="001A0F9B" w:rsidRPr="000A54AA">
        <w:t xml:space="preserve"> </w:t>
      </w:r>
      <w:r w:rsidR="00DD5EA3" w:rsidRPr="000A54AA">
        <w:t>m</w:t>
      </w:r>
      <w:r w:rsidR="00DD5EA3">
        <w:t>e</w:t>
      </w:r>
      <w:r w:rsidR="00DD5EA3" w:rsidRPr="00C71992">
        <w:t>n</w:t>
      </w:r>
      <w:r w:rsidR="00DD5EA3" w:rsidRPr="000A54AA">
        <w:t>arik</w:t>
      </w:r>
      <w:r w:rsidR="001A0F9B">
        <w:t xml:space="preserve">, baik dari </w:t>
      </w:r>
      <w:r w:rsidR="00DD5EA3">
        <w:t>se</w:t>
      </w:r>
      <w:r w:rsidR="00DD5EA3" w:rsidRPr="00C71992">
        <w:t>g</w:t>
      </w:r>
      <w:r w:rsidR="00DD5EA3">
        <w:t>i</w:t>
      </w:r>
      <w:r w:rsidR="001A0F9B">
        <w:t xml:space="preserve"> warna dan </w:t>
      </w:r>
      <w:r w:rsidR="00DD5EA3">
        <w:t>karakte</w:t>
      </w:r>
      <w:r w:rsidR="00DD5EA3" w:rsidRPr="00C71992">
        <w:t>r</w:t>
      </w:r>
      <w:r w:rsidR="001A0F9B">
        <w:t xml:space="preserve"> dalam </w:t>
      </w:r>
      <w:r w:rsidR="001A0F9B" w:rsidRPr="00C71992">
        <w:t>video</w:t>
      </w:r>
      <w:r w:rsidRPr="00C71992">
        <w:t>.</w:t>
      </w:r>
      <w:r w:rsidR="001A0F9B" w:rsidRPr="00C71992">
        <w:t xml:space="preserve"> </w:t>
      </w:r>
      <w:r w:rsidRPr="00C71992">
        <w:t xml:space="preserve">Peneliti </w:t>
      </w:r>
      <w:r w:rsidR="00DD5EA3" w:rsidRPr="000A54AA">
        <w:t>m</w:t>
      </w:r>
      <w:r w:rsidR="00DD5EA3">
        <w:t>e</w:t>
      </w:r>
      <w:r w:rsidR="00DD5EA3" w:rsidRPr="00C71992">
        <w:t>m</w:t>
      </w:r>
      <w:r w:rsidR="00DD5EA3" w:rsidRPr="000A54AA">
        <w:t>be</w:t>
      </w:r>
      <w:r w:rsidR="00DD5EA3">
        <w:t>r</w:t>
      </w:r>
      <w:r w:rsidR="00DD5EA3" w:rsidRPr="00C71992">
        <w:t>i</w:t>
      </w:r>
      <w:r w:rsidR="00DD5EA3" w:rsidRPr="000A54AA">
        <w:t>kan</w:t>
      </w:r>
      <w:r w:rsidR="001A0F9B" w:rsidRPr="000A54AA">
        <w:t xml:space="preserve"> </w:t>
      </w:r>
      <w:r w:rsidR="00DD5EA3" w:rsidRPr="000A54AA">
        <w:t>k</w:t>
      </w:r>
      <w:r w:rsidR="00DD5EA3">
        <w:t>e</w:t>
      </w:r>
      <w:r w:rsidR="00DD5EA3" w:rsidRPr="00C71992">
        <w:t>s</w:t>
      </w:r>
      <w:r w:rsidR="00DD5EA3" w:rsidRPr="000A54AA">
        <w:t>e</w:t>
      </w:r>
      <w:r w:rsidR="00DD5EA3">
        <w:t>m</w:t>
      </w:r>
      <w:r w:rsidR="00DD5EA3" w:rsidRPr="00C71992">
        <w:t>p</w:t>
      </w:r>
      <w:r w:rsidR="00DD5EA3" w:rsidRPr="000A54AA">
        <w:t>atan</w:t>
      </w:r>
      <w:r w:rsidR="001A0F9B" w:rsidRPr="000A54AA">
        <w:t xml:space="preserve"> dan </w:t>
      </w:r>
      <w:r w:rsidR="00DD5EA3" w:rsidRPr="000A54AA">
        <w:t>m</w:t>
      </w:r>
      <w:r w:rsidR="00DD5EA3">
        <w:t>e</w:t>
      </w:r>
      <w:r w:rsidR="00DD5EA3" w:rsidRPr="00C71992">
        <w:t>m</w:t>
      </w:r>
      <w:r w:rsidR="00DD5EA3" w:rsidRPr="000A54AA">
        <w:t>bimbing</w:t>
      </w:r>
      <w:r w:rsidR="001A0F9B" w:rsidRPr="000A54AA">
        <w:t xml:space="preserve"> </w:t>
      </w:r>
      <w:r w:rsidR="00DD5EA3" w:rsidRPr="000A54AA">
        <w:t>s</w:t>
      </w:r>
      <w:r w:rsidR="00DD5EA3">
        <w:t>e</w:t>
      </w:r>
      <w:r w:rsidR="00DD5EA3" w:rsidRPr="00C71992">
        <w:t>t</w:t>
      </w:r>
      <w:r w:rsidR="00DD5EA3" w:rsidRPr="000A54AA">
        <w:t>iap</w:t>
      </w:r>
      <w:r w:rsidR="001A0F9B" w:rsidRPr="000A54AA">
        <w:t xml:space="preserve"> siswa untuk </w:t>
      </w:r>
      <w:r w:rsidR="00DD5EA3" w:rsidRPr="000A54AA">
        <w:t>b</w:t>
      </w:r>
      <w:r w:rsidR="00DD5EA3">
        <w:t>e</w:t>
      </w:r>
      <w:r w:rsidR="00DD5EA3" w:rsidRPr="00C71992">
        <w:t>r</w:t>
      </w:r>
      <w:r w:rsidR="00DD5EA3" w:rsidRPr="000A54AA">
        <w:t>tanya</w:t>
      </w:r>
      <w:r>
        <w:t>,</w:t>
      </w:r>
      <w:r w:rsidR="001A0F9B" w:rsidRPr="000A54AA">
        <w:t xml:space="preserve"> </w:t>
      </w:r>
      <w:r>
        <w:t>lalu</w:t>
      </w:r>
      <w:r w:rsidR="001A0F9B" w:rsidRPr="000A54AA">
        <w:t xml:space="preserve"> siswa yang lainnya </w:t>
      </w:r>
      <w:r w:rsidR="00DD5EA3" w:rsidRPr="000A54AA">
        <w:t>m</w:t>
      </w:r>
      <w:r w:rsidR="00DD5EA3">
        <w:t>e</w:t>
      </w:r>
      <w:r w:rsidR="00DD5EA3" w:rsidRPr="00C71992">
        <w:t>n</w:t>
      </w:r>
      <w:r w:rsidR="00DD5EA3" w:rsidRPr="000A54AA">
        <w:t>anggapi</w:t>
      </w:r>
      <w:r w:rsidR="001A0F9B" w:rsidRPr="000A54AA">
        <w:t xml:space="preserve"> </w:t>
      </w:r>
      <w:r w:rsidR="00DD5EA3" w:rsidRPr="000A54AA">
        <w:t>p</w:t>
      </w:r>
      <w:r w:rsidR="00DD5EA3">
        <w:t>e</w:t>
      </w:r>
      <w:r w:rsidR="00DD5EA3" w:rsidRPr="00C71992">
        <w:t>r</w:t>
      </w:r>
      <w:r w:rsidR="00DD5EA3" w:rsidRPr="000A54AA">
        <w:t>tanyaan</w:t>
      </w:r>
      <w:r w:rsidR="001A0F9B" w:rsidRPr="000A54AA">
        <w:t xml:space="preserve"> yang diajukan </w:t>
      </w:r>
      <w:r w:rsidR="00DD5EA3">
        <w:t>o</w:t>
      </w:r>
      <w:r w:rsidR="00DD5EA3" w:rsidRPr="00C71992">
        <w:t>l</w:t>
      </w:r>
      <w:r w:rsidR="00DD5EA3" w:rsidRPr="000A54AA">
        <w:t>e</w:t>
      </w:r>
      <w:r w:rsidR="00DD5EA3">
        <w:t>h</w:t>
      </w:r>
      <w:r w:rsidR="001A0F9B" w:rsidRPr="000A54AA">
        <w:t xml:space="preserve"> </w:t>
      </w:r>
      <w:r w:rsidR="00DD5EA3" w:rsidRPr="000A54AA">
        <w:t>r</w:t>
      </w:r>
      <w:r w:rsidR="00DD5EA3">
        <w:t>e</w:t>
      </w:r>
      <w:r w:rsidR="00DD5EA3" w:rsidRPr="00C71992">
        <w:t>k</w:t>
      </w:r>
      <w:r w:rsidR="00DD5EA3" w:rsidRPr="000A54AA">
        <w:t>annya</w:t>
      </w:r>
      <w:r w:rsidR="001A0F9B" w:rsidRPr="000A54AA">
        <w:t xml:space="preserve"> </w:t>
      </w:r>
      <w:r w:rsidR="00DD5EA3" w:rsidRPr="000A54AA">
        <w:t>s</w:t>
      </w:r>
      <w:r w:rsidR="00DD5EA3">
        <w:t>e</w:t>
      </w:r>
      <w:r w:rsidR="00DD5EA3" w:rsidRPr="00C71992">
        <w:t>n</w:t>
      </w:r>
      <w:r w:rsidR="00DD5EA3" w:rsidRPr="000A54AA">
        <w:t>diri</w:t>
      </w:r>
      <w:r>
        <w:t>.</w:t>
      </w:r>
      <w:r w:rsidR="001A0F9B" w:rsidRPr="000A54AA">
        <w:t xml:space="preserve"> </w:t>
      </w:r>
      <w:r>
        <w:t xml:space="preserve">Hal ini </w:t>
      </w:r>
      <w:r w:rsidR="00DD5EA3">
        <w:t>terbukti</w:t>
      </w:r>
      <w:r w:rsidR="00DD5EA3">
        <w:t xml:space="preserve"> </w:t>
      </w:r>
      <w:r>
        <w:t xml:space="preserve">meningkatkan </w:t>
      </w:r>
      <w:r w:rsidR="00DD5EA3" w:rsidRPr="000A54AA">
        <w:t>k</w:t>
      </w:r>
      <w:r w:rsidR="00DD5EA3">
        <w:t>e</w:t>
      </w:r>
      <w:r w:rsidR="00DD5EA3" w:rsidRPr="00C71992">
        <w:t>a</w:t>
      </w:r>
      <w:r w:rsidR="00DD5EA3" w:rsidRPr="000A54AA">
        <w:t>ktifan</w:t>
      </w:r>
      <w:r w:rsidR="001A0F9B" w:rsidRPr="000A54AA">
        <w:t xml:space="preserve"> </w:t>
      </w:r>
      <w:r>
        <w:t xml:space="preserve">siswa </w:t>
      </w:r>
      <w:r w:rsidR="001A0F9B" w:rsidRPr="000A54AA">
        <w:t xml:space="preserve">dalam </w:t>
      </w:r>
      <w:r w:rsidR="00DD5EA3" w:rsidRPr="000A54AA">
        <w:t>k</w:t>
      </w:r>
      <w:r w:rsidR="00DD5EA3">
        <w:t>e</w:t>
      </w:r>
      <w:r w:rsidR="00DD5EA3" w:rsidRPr="00C71992">
        <w:t>l</w:t>
      </w:r>
      <w:r w:rsidR="00DD5EA3" w:rsidRPr="000A54AA">
        <w:t>as</w:t>
      </w:r>
      <w:r w:rsidR="001A0F9B" w:rsidRPr="00C71992">
        <w:t xml:space="preserve">. </w:t>
      </w:r>
      <w:r w:rsidR="00DD5EA3" w:rsidRPr="00C71992">
        <w:t>P</w:t>
      </w:r>
      <w:r w:rsidR="00DD5EA3">
        <w:t>e</w:t>
      </w:r>
      <w:r w:rsidR="00DD5EA3" w:rsidRPr="00C71992">
        <w:t>n</w:t>
      </w:r>
      <w:r w:rsidR="00DD5EA3" w:rsidRPr="000A54AA">
        <w:t>e</w:t>
      </w:r>
      <w:r w:rsidR="00DD5EA3">
        <w:t>l</w:t>
      </w:r>
      <w:r w:rsidR="00DD5EA3" w:rsidRPr="00C71992">
        <w:t>i</w:t>
      </w:r>
      <w:r w:rsidR="00DD5EA3" w:rsidRPr="000A54AA">
        <w:t>ti</w:t>
      </w:r>
      <w:r w:rsidR="001A0F9B" w:rsidRPr="000A54AA">
        <w:t xml:space="preserve"> </w:t>
      </w:r>
      <w:r w:rsidR="00DD5EA3" w:rsidRPr="000A54AA">
        <w:t>m</w:t>
      </w:r>
      <w:r w:rsidR="00DD5EA3">
        <w:t>e</w:t>
      </w:r>
      <w:r w:rsidR="00DD5EA3" w:rsidRPr="00C71992">
        <w:t>l</w:t>
      </w:r>
      <w:r w:rsidR="00DD5EA3" w:rsidRPr="000A54AA">
        <w:t>akukan</w:t>
      </w:r>
      <w:r w:rsidR="001A0F9B" w:rsidRPr="000A54AA">
        <w:t xml:space="preserve"> </w:t>
      </w:r>
      <w:r w:rsidR="00DD5EA3" w:rsidRPr="000A54AA">
        <w:t>p</w:t>
      </w:r>
      <w:r w:rsidR="00DD5EA3">
        <w:t>e</w:t>
      </w:r>
      <w:r w:rsidR="00DD5EA3" w:rsidRPr="00C71992">
        <w:t>n</w:t>
      </w:r>
      <w:r w:rsidR="00DD5EA3" w:rsidRPr="000A54AA">
        <w:t>de</w:t>
      </w:r>
      <w:r w:rsidR="00DD5EA3">
        <w:t>k</w:t>
      </w:r>
      <w:r w:rsidR="00DD5EA3" w:rsidRPr="00C71992">
        <w:t>a</w:t>
      </w:r>
      <w:r w:rsidR="00DD5EA3" w:rsidRPr="000A54AA">
        <w:t>tan</w:t>
      </w:r>
      <w:r w:rsidR="001A0F9B" w:rsidRPr="000A54AA">
        <w:t xml:space="preserve"> </w:t>
      </w:r>
      <w:r w:rsidR="00DD5EA3" w:rsidRPr="000A54AA">
        <w:t>k</w:t>
      </w:r>
      <w:r w:rsidR="00DD5EA3">
        <w:t>e</w:t>
      </w:r>
      <w:r w:rsidR="00DD5EA3" w:rsidRPr="00C71992">
        <w:t>p</w:t>
      </w:r>
      <w:r w:rsidR="00DD5EA3" w:rsidRPr="000A54AA">
        <w:t>ada</w:t>
      </w:r>
      <w:r w:rsidR="001A0F9B" w:rsidRPr="000A54AA">
        <w:t xml:space="preserve"> siswa agar dapat </w:t>
      </w:r>
      <w:r w:rsidR="00DD5EA3" w:rsidRPr="000A54AA">
        <w:t>m</w:t>
      </w:r>
      <w:r w:rsidR="00DD5EA3">
        <w:t>e</w:t>
      </w:r>
      <w:r w:rsidR="00DD5EA3" w:rsidRPr="00C71992">
        <w:t>n</w:t>
      </w:r>
      <w:r w:rsidR="00DD5EA3" w:rsidRPr="000A54AA">
        <w:t>go</w:t>
      </w:r>
      <w:r w:rsidR="00DD5EA3">
        <w:t>n</w:t>
      </w:r>
      <w:r w:rsidR="00DD5EA3" w:rsidRPr="00C71992">
        <w:t>t</w:t>
      </w:r>
      <w:r w:rsidR="00DD5EA3" w:rsidRPr="000A54AA">
        <w:t>rol</w:t>
      </w:r>
      <w:r w:rsidR="001A0F9B" w:rsidRPr="000A54AA">
        <w:t xml:space="preserve"> </w:t>
      </w:r>
      <w:r w:rsidR="00DD5EA3" w:rsidRPr="000A54AA">
        <w:t>k</w:t>
      </w:r>
      <w:r w:rsidR="00DD5EA3">
        <w:t>e</w:t>
      </w:r>
      <w:r w:rsidR="00DD5EA3" w:rsidRPr="00C71992">
        <w:t>l</w:t>
      </w:r>
      <w:r w:rsidR="00DD5EA3" w:rsidRPr="000A54AA">
        <w:t>as</w:t>
      </w:r>
      <w:r w:rsidR="001A0F9B" w:rsidRPr="000A54AA">
        <w:t xml:space="preserve"> </w:t>
      </w:r>
      <w:r w:rsidR="00DD5EA3" w:rsidRPr="000A54AA">
        <w:t>d</w:t>
      </w:r>
      <w:r w:rsidR="00DD5EA3">
        <w:t>e</w:t>
      </w:r>
      <w:r w:rsidR="00DD5EA3" w:rsidRPr="00C71992">
        <w:t>n</w:t>
      </w:r>
      <w:r w:rsidR="00DD5EA3" w:rsidRPr="000A54AA">
        <w:t>gan</w:t>
      </w:r>
      <w:r w:rsidR="001A0F9B" w:rsidRPr="000A54AA">
        <w:t xml:space="preserve"> baik, </w:t>
      </w:r>
      <w:r w:rsidR="00DD5EA3" w:rsidRPr="000A54AA">
        <w:t>c</w:t>
      </w:r>
      <w:r w:rsidR="00DD5EA3">
        <w:t>o</w:t>
      </w:r>
      <w:r w:rsidR="00DD5EA3" w:rsidRPr="00C71992">
        <w:t>n</w:t>
      </w:r>
      <w:r w:rsidR="00DD5EA3" w:rsidRPr="000A54AA">
        <w:t>to</w:t>
      </w:r>
      <w:r w:rsidR="00DD5EA3">
        <w:t>h</w:t>
      </w:r>
      <w:r w:rsidR="001A0F9B" w:rsidRPr="000A54AA">
        <w:t xml:space="preserve"> yang dilakukan adalah </w:t>
      </w:r>
      <w:r w:rsidR="00DD5EA3" w:rsidRPr="000A54AA">
        <w:t>m</w:t>
      </w:r>
      <w:r w:rsidR="00DD5EA3">
        <w:t>e</w:t>
      </w:r>
      <w:r w:rsidR="00DD5EA3" w:rsidRPr="00C71992">
        <w:t>n</w:t>
      </w:r>
      <w:r w:rsidR="00DD5EA3" w:rsidRPr="000A54AA">
        <w:t>e</w:t>
      </w:r>
      <w:r w:rsidR="00DD5EA3">
        <w:t>m</w:t>
      </w:r>
      <w:r w:rsidR="00DD5EA3" w:rsidRPr="00C71992">
        <w:t>p</w:t>
      </w:r>
      <w:r w:rsidR="00DD5EA3" w:rsidRPr="000A54AA">
        <w:t>atkan</w:t>
      </w:r>
      <w:r w:rsidR="001A0F9B" w:rsidRPr="000A54AA">
        <w:t xml:space="preserve"> siswa yang s</w:t>
      </w:r>
      <w:r w:rsidR="001A0F9B">
        <w:t>e</w:t>
      </w:r>
      <w:r w:rsidR="001A0F9B" w:rsidRPr="00C71992">
        <w:t>i</w:t>
      </w:r>
      <w:r w:rsidR="001A0F9B" w:rsidRPr="000A54AA">
        <w:t xml:space="preserve">ring ribut di bangku paling </w:t>
      </w:r>
      <w:r w:rsidR="00DD5EA3" w:rsidRPr="000A54AA">
        <w:t>d</w:t>
      </w:r>
      <w:r w:rsidR="00DD5EA3">
        <w:t>e</w:t>
      </w:r>
      <w:r w:rsidR="00DD5EA3" w:rsidRPr="00C71992">
        <w:t>p</w:t>
      </w:r>
      <w:r w:rsidR="00DD5EA3">
        <w:t>an</w:t>
      </w:r>
      <w:r w:rsidRPr="00C71992">
        <w:t>.</w:t>
      </w:r>
      <w:r w:rsidR="001A0F9B" w:rsidRPr="00C71992">
        <w:t xml:space="preserve"> </w:t>
      </w:r>
      <w:r w:rsidR="00DD5EA3" w:rsidRPr="00C71992">
        <w:t>P</w:t>
      </w:r>
      <w:r w:rsidR="00DD5EA3">
        <w:t>e</w:t>
      </w:r>
      <w:r w:rsidR="00DD5EA3" w:rsidRPr="00C71992">
        <w:t>n</w:t>
      </w:r>
      <w:r w:rsidR="00DD5EA3" w:rsidRPr="000A54AA">
        <w:t>e</w:t>
      </w:r>
      <w:r w:rsidR="00DD5EA3">
        <w:t>l</w:t>
      </w:r>
      <w:r w:rsidR="00DD5EA3" w:rsidRPr="00C71992">
        <w:t>i</w:t>
      </w:r>
      <w:r w:rsidR="00DD5EA3" w:rsidRPr="000A54AA">
        <w:t>ti</w:t>
      </w:r>
      <w:r w:rsidRPr="000A54AA">
        <w:t xml:space="preserve"> </w:t>
      </w:r>
      <w:r>
        <w:t xml:space="preserve">juga </w:t>
      </w:r>
      <w:r w:rsidR="00DD5EA3" w:rsidRPr="000A54AA">
        <w:t>m</w:t>
      </w:r>
      <w:r w:rsidR="00DD5EA3">
        <w:t>e</w:t>
      </w:r>
      <w:r w:rsidR="00DD5EA3" w:rsidRPr="00C71992">
        <w:t>m</w:t>
      </w:r>
      <w:r w:rsidR="00DD5EA3" w:rsidRPr="000A54AA">
        <w:t>be</w:t>
      </w:r>
      <w:r w:rsidR="00DD5EA3">
        <w:t>r</w:t>
      </w:r>
      <w:r w:rsidR="00DD5EA3" w:rsidRPr="00C71992">
        <w:t>i</w:t>
      </w:r>
      <w:r w:rsidR="00DD5EA3" w:rsidRPr="000A54AA">
        <w:t>kan</w:t>
      </w:r>
      <w:r w:rsidR="001A0F9B" w:rsidRPr="000A54AA">
        <w:t xml:space="preserve"> </w:t>
      </w:r>
      <w:r w:rsidR="00DD5EA3" w:rsidRPr="000A54AA">
        <w:t>m</w:t>
      </w:r>
      <w:r w:rsidR="00DD5EA3">
        <w:t>o</w:t>
      </w:r>
      <w:r w:rsidR="00DD5EA3" w:rsidRPr="00C71992">
        <w:t>t</w:t>
      </w:r>
      <w:r w:rsidR="00DD5EA3" w:rsidRPr="000A54AA">
        <w:t>ivasi</w:t>
      </w:r>
      <w:r w:rsidR="001A0F9B" w:rsidRPr="000A54AA">
        <w:t xml:space="preserve"> dan bimbingan </w:t>
      </w:r>
      <w:r w:rsidR="00DD5EA3" w:rsidRPr="000A54AA">
        <w:t>l</w:t>
      </w:r>
      <w:r w:rsidR="00DD5EA3">
        <w:t>e</w:t>
      </w:r>
      <w:r w:rsidR="00DD5EA3" w:rsidRPr="00C71992">
        <w:t>b</w:t>
      </w:r>
      <w:r w:rsidR="00DD5EA3" w:rsidRPr="000A54AA">
        <w:t>ih</w:t>
      </w:r>
      <w:r w:rsidR="001A0F9B" w:rsidRPr="000A54AA">
        <w:t xml:space="preserve"> </w:t>
      </w:r>
      <w:r w:rsidR="00DD5EA3" w:rsidRPr="000A54AA">
        <w:t>k</w:t>
      </w:r>
      <w:r w:rsidR="00DD5EA3">
        <w:t>e</w:t>
      </w:r>
      <w:r w:rsidR="00DD5EA3" w:rsidRPr="00C71992">
        <w:t>p</w:t>
      </w:r>
      <w:r w:rsidR="00DD5EA3" w:rsidRPr="000A54AA">
        <w:t>ada</w:t>
      </w:r>
      <w:r w:rsidR="001A0F9B" w:rsidRPr="000A54AA">
        <w:t xml:space="preserve"> siswa yang masih kurang </w:t>
      </w:r>
      <w:r w:rsidR="00DD5EA3" w:rsidRPr="000A54AA">
        <w:t>m</w:t>
      </w:r>
      <w:r w:rsidR="00DD5EA3">
        <w:t>e</w:t>
      </w:r>
      <w:r w:rsidR="00DD5EA3" w:rsidRPr="00C71992">
        <w:t>m</w:t>
      </w:r>
      <w:r w:rsidR="00DD5EA3" w:rsidRPr="000A54AA">
        <w:t>ahami</w:t>
      </w:r>
      <w:r w:rsidR="001A0F9B" w:rsidRPr="000A54AA">
        <w:t xml:space="preserve"> </w:t>
      </w:r>
      <w:r w:rsidR="00DD5EA3" w:rsidRPr="000A54AA">
        <w:t>mat</w:t>
      </w:r>
      <w:r w:rsidR="00DD5EA3">
        <w:t>e</w:t>
      </w:r>
      <w:r w:rsidR="00DD5EA3" w:rsidRPr="00C71992">
        <w:t>r</w:t>
      </w:r>
      <w:r w:rsidR="00DD5EA3">
        <w:t>i</w:t>
      </w:r>
      <w:r w:rsidR="001A0F9B" w:rsidRPr="000A54AA">
        <w:t>.</w:t>
      </w:r>
    </w:p>
    <w:p w14:paraId="5E17112D" w14:textId="1F22A66A" w:rsidR="001A0F9B" w:rsidRPr="00C71992" w:rsidRDefault="001A0F9B" w:rsidP="00C71992">
      <w:pPr>
        <w:autoSpaceDE w:val="0"/>
        <w:autoSpaceDN w:val="0"/>
        <w:adjustRightInd w:val="0"/>
        <w:spacing w:line="276" w:lineRule="auto"/>
        <w:ind w:firstLine="720"/>
        <w:jc w:val="both"/>
      </w:pPr>
      <w:r>
        <w:t xml:space="preserve">Hasil </w:t>
      </w:r>
      <w:r w:rsidR="00D80099">
        <w:t>tes pembelajaran</w:t>
      </w:r>
      <w:r>
        <w:t xml:space="preserve"> siklus II </w:t>
      </w:r>
      <w:r w:rsidR="00D80099">
        <w:t xml:space="preserve">menunjukkan </w:t>
      </w:r>
      <w:r>
        <w:t xml:space="preserve">hasil </w:t>
      </w:r>
      <w:r w:rsidR="00DD5EA3">
        <w:t>be</w:t>
      </w:r>
      <w:r w:rsidR="00DD5EA3" w:rsidRPr="00C71992">
        <w:t>l</w:t>
      </w:r>
      <w:r w:rsidR="00DD5EA3">
        <w:t>ajar</w:t>
      </w:r>
      <w:r>
        <w:t xml:space="preserve"> siswa </w:t>
      </w:r>
      <w:r w:rsidR="00DD5EA3">
        <w:t>me</w:t>
      </w:r>
      <w:r w:rsidR="00DD5EA3" w:rsidRPr="00C71992">
        <w:t>n</w:t>
      </w:r>
      <w:r w:rsidR="00DD5EA3">
        <w:t>capai</w:t>
      </w:r>
      <w:r>
        <w:t xml:space="preserve"> 92% </w:t>
      </w:r>
      <w:r w:rsidR="00DD5EA3">
        <w:t>de</w:t>
      </w:r>
      <w:r w:rsidR="00DD5EA3" w:rsidRPr="00C71992">
        <w:t>n</w:t>
      </w:r>
      <w:r w:rsidR="00DD5EA3">
        <w:t>gan</w:t>
      </w:r>
      <w:r>
        <w:t xml:space="preserve"> rata-rata nilai 84,2. Siswa yang </w:t>
      </w:r>
      <w:r w:rsidR="00DD5EA3">
        <w:t>me</w:t>
      </w:r>
      <w:r w:rsidR="00DD5EA3" w:rsidRPr="00C71992">
        <w:t>m</w:t>
      </w:r>
      <w:r w:rsidR="00DD5EA3">
        <w:t>en</w:t>
      </w:r>
      <w:r w:rsidR="00DD5EA3" w:rsidRPr="00C71992">
        <w:t>u</w:t>
      </w:r>
      <w:r w:rsidR="00DD5EA3">
        <w:t>hi</w:t>
      </w:r>
      <w:r>
        <w:t xml:space="preserve"> KKM </w:t>
      </w:r>
      <w:r w:rsidR="00DD5EA3">
        <w:t>se</w:t>
      </w:r>
      <w:r w:rsidR="00DD5EA3" w:rsidRPr="00C71992">
        <w:t>b</w:t>
      </w:r>
      <w:r w:rsidR="00DD5EA3">
        <w:t>anyak</w:t>
      </w:r>
      <w:r>
        <w:t xml:space="preserve"> 23 orang dan tidak </w:t>
      </w:r>
      <w:r w:rsidR="00DD5EA3">
        <w:t>me</w:t>
      </w:r>
      <w:r w:rsidR="00DD5EA3" w:rsidRPr="00C71992">
        <w:t>m</w:t>
      </w:r>
      <w:r w:rsidR="00DD5EA3">
        <w:t>en</w:t>
      </w:r>
      <w:r w:rsidR="00DD5EA3" w:rsidRPr="00C71992">
        <w:t>u</w:t>
      </w:r>
      <w:r w:rsidR="00DD5EA3">
        <w:t>hi</w:t>
      </w:r>
      <w:r>
        <w:t xml:space="preserve"> KKM </w:t>
      </w:r>
      <w:r w:rsidR="00DD5EA3">
        <w:t>se</w:t>
      </w:r>
      <w:r w:rsidR="00DD5EA3" w:rsidRPr="00C71992">
        <w:t>b</w:t>
      </w:r>
      <w:r w:rsidR="00DD5EA3">
        <w:t>anyak</w:t>
      </w:r>
      <w:r>
        <w:t xml:space="preserve"> 2 orang.  </w:t>
      </w:r>
      <w:r w:rsidR="00DD5EA3">
        <w:t>Se</w:t>
      </w:r>
      <w:r w:rsidR="00DD5EA3" w:rsidRPr="00C71992">
        <w:t>t</w:t>
      </w:r>
      <w:r w:rsidR="00DD5EA3">
        <w:t>el</w:t>
      </w:r>
      <w:r w:rsidR="00DD5EA3" w:rsidRPr="00C71992">
        <w:t>a</w:t>
      </w:r>
      <w:r w:rsidR="00DD5EA3">
        <w:t>h</w:t>
      </w:r>
      <w:r>
        <w:t xml:space="preserve"> </w:t>
      </w:r>
      <w:r w:rsidR="00DD5EA3">
        <w:t>me</w:t>
      </w:r>
      <w:r w:rsidR="00DD5EA3" w:rsidRPr="00C71992">
        <w:t>l</w:t>
      </w:r>
      <w:r w:rsidR="00DD5EA3">
        <w:t>alui</w:t>
      </w:r>
      <w:r>
        <w:t xml:space="preserve"> </w:t>
      </w:r>
      <w:r w:rsidR="00DD5EA3">
        <w:t>pe</w:t>
      </w:r>
      <w:r w:rsidR="00DD5EA3" w:rsidRPr="00C71992">
        <w:t>r</w:t>
      </w:r>
      <w:r w:rsidR="00DD5EA3">
        <w:t>baikan</w:t>
      </w:r>
      <w:r>
        <w:t xml:space="preserve"> </w:t>
      </w:r>
      <w:r w:rsidR="00DD5EA3">
        <w:t>vide</w:t>
      </w:r>
      <w:r w:rsidR="00DD5EA3" w:rsidRPr="00C71992">
        <w:t>o</w:t>
      </w:r>
      <w:r>
        <w:t xml:space="preserve"> </w:t>
      </w:r>
      <w:r w:rsidR="00DD5EA3">
        <w:t>pe</w:t>
      </w:r>
      <w:r w:rsidR="00DD5EA3" w:rsidRPr="00C71992">
        <w:t>m</w:t>
      </w:r>
      <w:r w:rsidR="00DD5EA3">
        <w:t>bel</w:t>
      </w:r>
      <w:r w:rsidR="00DD5EA3" w:rsidRPr="00C71992">
        <w:t>a</w:t>
      </w:r>
      <w:r w:rsidR="00DD5EA3">
        <w:t>jaran</w:t>
      </w:r>
      <w:r>
        <w:t xml:space="preserve"> </w:t>
      </w:r>
      <w:r w:rsidR="00DD5EA3">
        <w:t>be</w:t>
      </w:r>
      <w:r w:rsidR="00DD5EA3" w:rsidRPr="00C71992">
        <w:t>r</w:t>
      </w:r>
      <w:r w:rsidR="00DD5EA3">
        <w:t>bantuan</w:t>
      </w:r>
      <w:r>
        <w:t xml:space="preserve"> aplikasi </w:t>
      </w:r>
      <w:r w:rsidR="00DD5EA3" w:rsidRPr="00C71992">
        <w:t>Powtoon</w:t>
      </w:r>
      <w:r w:rsidRPr="00C71992">
        <w:t xml:space="preserve">, </w:t>
      </w:r>
      <w:r>
        <w:t xml:space="preserve">pada </w:t>
      </w:r>
      <w:r w:rsidR="00DD5EA3">
        <w:t>pe</w:t>
      </w:r>
      <w:r w:rsidR="00DD5EA3" w:rsidRPr="00C71992">
        <w:t>m</w:t>
      </w:r>
      <w:r w:rsidR="00DD5EA3">
        <w:t>bel</w:t>
      </w:r>
      <w:r w:rsidR="00DD5EA3" w:rsidRPr="00C71992">
        <w:t>a</w:t>
      </w:r>
      <w:r w:rsidR="00DD5EA3">
        <w:t>jaran</w:t>
      </w:r>
      <w:r>
        <w:t xml:space="preserve"> IPA </w:t>
      </w:r>
      <w:r w:rsidR="00DD5EA3">
        <w:t>t</w:t>
      </w:r>
      <w:r>
        <w:t xml:space="preserve">ema </w:t>
      </w:r>
      <w:r w:rsidR="00727F00">
        <w:t>“</w:t>
      </w:r>
      <w:r w:rsidR="00DD5EA3">
        <w:t>Pe</w:t>
      </w:r>
      <w:r w:rsidR="00DD5EA3" w:rsidRPr="00C71992">
        <w:t>r</w:t>
      </w:r>
      <w:r w:rsidR="00DD5EA3">
        <w:t>pindahan</w:t>
      </w:r>
      <w:r>
        <w:t xml:space="preserve"> </w:t>
      </w:r>
      <w:r w:rsidR="00DD5EA3">
        <w:t>Kalo</w:t>
      </w:r>
      <w:r w:rsidR="00DD5EA3" w:rsidRPr="00C71992">
        <w:t>r</w:t>
      </w:r>
      <w:r>
        <w:t xml:space="preserve"> di </w:t>
      </w:r>
      <w:r w:rsidR="00DD5EA3">
        <w:t>Se</w:t>
      </w:r>
      <w:r w:rsidR="00DD5EA3" w:rsidRPr="00C71992">
        <w:t>k</w:t>
      </w:r>
      <w:r w:rsidR="00DD5EA3">
        <w:t>itar</w:t>
      </w:r>
      <w:r>
        <w:t xml:space="preserve"> Kita</w:t>
      </w:r>
      <w:r w:rsidR="00727F00">
        <w:t>”</w:t>
      </w:r>
      <w:r>
        <w:t xml:space="preserve">, </w:t>
      </w:r>
      <w:r w:rsidR="00DD5EA3">
        <w:t>ke</w:t>
      </w:r>
      <w:r w:rsidR="00DD5EA3" w:rsidRPr="00C71992">
        <w:t>l</w:t>
      </w:r>
      <w:r w:rsidR="00DD5EA3">
        <w:t>as</w:t>
      </w:r>
      <w:r>
        <w:t xml:space="preserve"> </w:t>
      </w:r>
      <w:r w:rsidR="00DD5EA3">
        <w:t>be</w:t>
      </w:r>
      <w:r w:rsidR="00DD5EA3" w:rsidRPr="00C71992">
        <w:t>r</w:t>
      </w:r>
      <w:r w:rsidR="00DD5EA3">
        <w:t>langsung</w:t>
      </w:r>
      <w:r>
        <w:t xml:space="preserve"> aktif dan </w:t>
      </w:r>
      <w:r w:rsidR="00DD5EA3">
        <w:t>inte</w:t>
      </w:r>
      <w:r w:rsidR="00DD5EA3" w:rsidRPr="00C71992">
        <w:t>r</w:t>
      </w:r>
      <w:r w:rsidR="00DD5EA3">
        <w:t>aktif.</w:t>
      </w:r>
      <w:r>
        <w:t xml:space="preserve"> </w:t>
      </w:r>
      <w:r w:rsidR="00DD5EA3">
        <w:t>Siswa te</w:t>
      </w:r>
      <w:r w:rsidR="00DD5EA3" w:rsidRPr="00C71992">
        <w:t>r</w:t>
      </w:r>
      <w:r w:rsidR="00DD5EA3">
        <w:t>lihat</w:t>
      </w:r>
      <w:r>
        <w:t xml:space="preserve"> </w:t>
      </w:r>
      <w:r w:rsidR="00DD5EA3">
        <w:t>le</w:t>
      </w:r>
      <w:r w:rsidR="00DD5EA3" w:rsidRPr="00C71992">
        <w:t>b</w:t>
      </w:r>
      <w:r w:rsidR="00DD5EA3">
        <w:t>ih</w:t>
      </w:r>
      <w:r>
        <w:t xml:space="preserve"> antusias dan </w:t>
      </w:r>
      <w:r w:rsidR="00DD5EA3">
        <w:t>te</w:t>
      </w:r>
      <w:r w:rsidR="00DD5EA3" w:rsidRPr="00C71992">
        <w:t>r</w:t>
      </w:r>
      <w:r w:rsidR="00DD5EA3">
        <w:t>mot</w:t>
      </w:r>
      <w:r w:rsidR="00DD5EA3" w:rsidRPr="00C71992">
        <w:t>i</w:t>
      </w:r>
      <w:r w:rsidR="00DD5EA3">
        <w:t>vasi</w:t>
      </w:r>
      <w:r>
        <w:t xml:space="preserve"> untuk </w:t>
      </w:r>
      <w:r w:rsidR="00DD5EA3">
        <w:t>me</w:t>
      </w:r>
      <w:r w:rsidR="00DD5EA3" w:rsidRPr="00C71992">
        <w:t>m</w:t>
      </w:r>
      <w:r w:rsidR="00DD5EA3">
        <w:t>per</w:t>
      </w:r>
      <w:r w:rsidR="00DD5EA3" w:rsidRPr="00C71992">
        <w:t>h</w:t>
      </w:r>
      <w:r w:rsidR="00DD5EA3">
        <w:t>atikan</w:t>
      </w:r>
      <w:r>
        <w:t xml:space="preserve"> apa yang ditampilkan dan </w:t>
      </w:r>
      <w:r w:rsidR="00DD5EA3">
        <w:t>dije</w:t>
      </w:r>
      <w:r w:rsidR="00DD5EA3" w:rsidRPr="00C71992">
        <w:t>l</w:t>
      </w:r>
      <w:r w:rsidR="00DD5EA3">
        <w:t>askan</w:t>
      </w:r>
      <w:r>
        <w:t xml:space="preserve"> </w:t>
      </w:r>
      <w:r w:rsidR="00DD5EA3">
        <w:t>se</w:t>
      </w:r>
      <w:r w:rsidR="00DD5EA3" w:rsidRPr="00C71992">
        <w:t>c</w:t>
      </w:r>
      <w:r w:rsidR="00DD5EA3">
        <w:t>ara</w:t>
      </w:r>
      <w:r>
        <w:t xml:space="preserve"> langsung </w:t>
      </w:r>
      <w:r w:rsidR="00DD5EA3">
        <w:t>o</w:t>
      </w:r>
      <w:r w:rsidR="00DD5EA3" w:rsidRPr="00C71992">
        <w:t>l</w:t>
      </w:r>
      <w:r w:rsidR="00DD5EA3">
        <w:t>eh</w:t>
      </w:r>
      <w:r>
        <w:t xml:space="preserve"> guru</w:t>
      </w:r>
      <w:r w:rsidR="00D80099">
        <w:t xml:space="preserve"> (peneliti)</w:t>
      </w:r>
      <w:r>
        <w:t xml:space="preserve">. </w:t>
      </w:r>
      <w:r w:rsidR="00D80099">
        <w:t xml:space="preserve">Hasilnya, </w:t>
      </w:r>
      <w:r w:rsidR="00DD5EA3">
        <w:t>pe</w:t>
      </w:r>
      <w:r w:rsidR="00DD5EA3" w:rsidRPr="00C71992">
        <w:t>r</w:t>
      </w:r>
      <w:r w:rsidR="00DD5EA3" w:rsidRPr="000A54AA">
        <w:t>se</w:t>
      </w:r>
      <w:r w:rsidR="00DD5EA3">
        <w:t>n</w:t>
      </w:r>
      <w:r w:rsidR="00DD5EA3" w:rsidRPr="00C71992">
        <w:t>t</w:t>
      </w:r>
      <w:r w:rsidR="00DD5EA3" w:rsidRPr="000A54AA">
        <w:t>ase</w:t>
      </w:r>
      <w:r w:rsidR="00D80099" w:rsidRPr="000A54AA">
        <w:t xml:space="preserve"> </w:t>
      </w:r>
      <w:r w:rsidR="00DD5EA3" w:rsidRPr="000A54AA">
        <w:t>k</w:t>
      </w:r>
      <w:r w:rsidR="00DD5EA3">
        <w:t>e</w:t>
      </w:r>
      <w:r w:rsidR="00DD5EA3" w:rsidRPr="00C71992">
        <w:t>t</w:t>
      </w:r>
      <w:r w:rsidR="00DD5EA3" w:rsidRPr="000A54AA">
        <w:t>untasan</w:t>
      </w:r>
      <w:r w:rsidRPr="000A54AA">
        <w:t xml:space="preserve"> </w:t>
      </w:r>
      <w:r w:rsidR="00DD5EA3" w:rsidRPr="000A54AA">
        <w:t>b</w:t>
      </w:r>
      <w:r w:rsidR="00DD5EA3">
        <w:t>e</w:t>
      </w:r>
      <w:r w:rsidR="00DD5EA3" w:rsidRPr="00C71992">
        <w:t>l</w:t>
      </w:r>
      <w:r w:rsidR="00DD5EA3" w:rsidRPr="000A54AA">
        <w:t>ajar</w:t>
      </w:r>
      <w:r w:rsidRPr="000A54AA">
        <w:t xml:space="preserve"> siswa </w:t>
      </w:r>
      <w:r w:rsidR="00D80099">
        <w:t>meningkat. Sebagaimana dideskripsikan pada diagram berikut.</w:t>
      </w:r>
    </w:p>
    <w:p w14:paraId="5DBE00DF" w14:textId="0A26CB7C" w:rsidR="001A0F9B" w:rsidRDefault="00F6130D" w:rsidP="00D80099">
      <w:pPr>
        <w:tabs>
          <w:tab w:val="left" w:pos="340"/>
        </w:tabs>
        <w:rPr>
          <w:b/>
          <w:caps/>
          <w:lang w:val="id-ID"/>
        </w:rPr>
      </w:pPr>
      <w:r>
        <w:rPr>
          <w:noProof/>
          <w:lang w:val="id-ID" w:eastAsia="id-ID"/>
        </w:rPr>
        <w:lastRenderedPageBreak/>
        <w:drawing>
          <wp:anchor distT="0" distB="0" distL="114300" distR="114300" simplePos="0" relativeHeight="251668480" behindDoc="1" locked="0" layoutInCell="1" allowOverlap="1" wp14:anchorId="60862D05" wp14:editId="783367C6">
            <wp:simplePos x="0" y="0"/>
            <wp:positionH relativeFrom="margin">
              <wp:posOffset>1276350</wp:posOffset>
            </wp:positionH>
            <wp:positionV relativeFrom="paragraph">
              <wp:posOffset>30954</wp:posOffset>
            </wp:positionV>
            <wp:extent cx="3166281" cy="1903862"/>
            <wp:effectExtent l="0" t="0" r="15240" b="1270"/>
            <wp:wrapNone/>
            <wp:docPr id="6" name="Chart 6">
              <a:extLst xmlns:a="http://schemas.openxmlformats.org/drawingml/2006/main">
                <a:ext uri="{FF2B5EF4-FFF2-40B4-BE49-F238E27FC236}">
                  <a16:creationId xmlns:a16="http://schemas.microsoft.com/office/drawing/2014/main" id="{AFEA2EB7-A513-4FC5-BCB6-1C68B71594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5D344081" w14:textId="08784CCB" w:rsidR="001A0F9B" w:rsidRDefault="001A0F9B" w:rsidP="001A0F9B">
      <w:pPr>
        <w:tabs>
          <w:tab w:val="left" w:pos="340"/>
        </w:tabs>
        <w:spacing w:line="276" w:lineRule="auto"/>
        <w:rPr>
          <w:b/>
          <w:caps/>
          <w:lang w:val="id-ID"/>
        </w:rPr>
      </w:pPr>
    </w:p>
    <w:p w14:paraId="389B785E" w14:textId="77777777" w:rsidR="001A0F9B" w:rsidRPr="00C00DA1" w:rsidRDefault="001A0F9B" w:rsidP="001A0F9B">
      <w:pPr>
        <w:tabs>
          <w:tab w:val="left" w:pos="340"/>
        </w:tabs>
        <w:spacing w:line="276" w:lineRule="auto"/>
        <w:rPr>
          <w:b/>
          <w:caps/>
          <w:lang w:val="id-ID"/>
        </w:rPr>
      </w:pPr>
    </w:p>
    <w:p w14:paraId="3F659061" w14:textId="77777777" w:rsidR="001A0F9B" w:rsidRDefault="001A0F9B" w:rsidP="001A0F9B">
      <w:pPr>
        <w:tabs>
          <w:tab w:val="left" w:pos="340"/>
        </w:tabs>
        <w:spacing w:line="276" w:lineRule="auto"/>
        <w:rPr>
          <w:b/>
          <w:caps/>
          <w:color w:val="FF0000"/>
          <w:lang w:val="id-ID"/>
        </w:rPr>
      </w:pPr>
    </w:p>
    <w:p w14:paraId="3660B819" w14:textId="77777777" w:rsidR="001A0F9B" w:rsidRDefault="001A0F9B" w:rsidP="001A0F9B">
      <w:pPr>
        <w:tabs>
          <w:tab w:val="left" w:pos="340"/>
        </w:tabs>
        <w:spacing w:line="276" w:lineRule="auto"/>
        <w:rPr>
          <w:b/>
          <w:caps/>
          <w:color w:val="FF0000"/>
          <w:lang w:val="id-ID"/>
        </w:rPr>
      </w:pPr>
    </w:p>
    <w:p w14:paraId="37836F46" w14:textId="77777777" w:rsidR="001A0F9B" w:rsidRDefault="001A0F9B" w:rsidP="00F6130D">
      <w:pPr>
        <w:tabs>
          <w:tab w:val="left" w:pos="340"/>
        </w:tabs>
        <w:rPr>
          <w:b/>
          <w:caps/>
          <w:color w:val="FF0000"/>
          <w:lang w:val="id-ID"/>
        </w:rPr>
      </w:pPr>
    </w:p>
    <w:p w14:paraId="4850A240" w14:textId="77777777" w:rsidR="001A0F9B" w:rsidRDefault="001A0F9B" w:rsidP="001A0F9B">
      <w:pPr>
        <w:tabs>
          <w:tab w:val="left" w:pos="340"/>
        </w:tabs>
        <w:spacing w:line="276" w:lineRule="auto"/>
        <w:rPr>
          <w:b/>
          <w:caps/>
          <w:color w:val="FF0000"/>
          <w:lang w:val="id-ID"/>
        </w:rPr>
      </w:pPr>
    </w:p>
    <w:p w14:paraId="586D5893" w14:textId="77777777" w:rsidR="001A0F9B" w:rsidRDefault="001A0F9B" w:rsidP="001A0F9B">
      <w:pPr>
        <w:tabs>
          <w:tab w:val="left" w:pos="340"/>
        </w:tabs>
        <w:spacing w:line="276" w:lineRule="auto"/>
        <w:rPr>
          <w:b/>
          <w:caps/>
          <w:color w:val="FF0000"/>
          <w:lang w:val="id-ID"/>
        </w:rPr>
      </w:pPr>
    </w:p>
    <w:p w14:paraId="75EBEBBF" w14:textId="77777777" w:rsidR="001A0F9B" w:rsidRDefault="001A0F9B" w:rsidP="00F6130D">
      <w:pPr>
        <w:tabs>
          <w:tab w:val="left" w:pos="340"/>
        </w:tabs>
        <w:rPr>
          <w:b/>
          <w:caps/>
          <w:color w:val="FF0000"/>
          <w:lang w:val="id-ID"/>
        </w:rPr>
      </w:pPr>
    </w:p>
    <w:p w14:paraId="76BFF140" w14:textId="77777777" w:rsidR="001A0F9B" w:rsidRDefault="001A0F9B" w:rsidP="001A0F9B">
      <w:pPr>
        <w:tabs>
          <w:tab w:val="left" w:pos="340"/>
        </w:tabs>
        <w:spacing w:line="276" w:lineRule="auto"/>
        <w:rPr>
          <w:b/>
          <w:caps/>
          <w:color w:val="FF0000"/>
          <w:lang w:val="id-ID"/>
        </w:rPr>
      </w:pPr>
    </w:p>
    <w:p w14:paraId="6E9EE363" w14:textId="502ACAF1" w:rsidR="001A0F9B" w:rsidRDefault="001A0F9B" w:rsidP="00F54876">
      <w:pPr>
        <w:autoSpaceDE w:val="0"/>
        <w:autoSpaceDN w:val="0"/>
        <w:adjustRightInd w:val="0"/>
        <w:spacing w:line="276" w:lineRule="auto"/>
        <w:jc w:val="center"/>
      </w:pPr>
      <w:r w:rsidRPr="00D80099">
        <w:rPr>
          <w:lang w:val="id-ID"/>
        </w:rPr>
        <w:t>Gambar 1</w:t>
      </w:r>
      <w:r w:rsidR="00D80099">
        <w:rPr>
          <w:lang w:val="id-ID"/>
        </w:rPr>
        <w:t>.</w:t>
      </w:r>
      <w:r w:rsidRPr="00D80099">
        <w:rPr>
          <w:lang w:val="id-ID"/>
        </w:rPr>
        <w:t xml:space="preserve"> </w:t>
      </w:r>
      <w:r w:rsidRPr="00D80099">
        <w:t xml:space="preserve">Persentase Ketuntasan Belajar </w:t>
      </w:r>
      <w:r w:rsidR="00C71992">
        <w:t xml:space="preserve">IPA </w:t>
      </w:r>
      <w:r w:rsidRPr="00D80099">
        <w:t>Siswa</w:t>
      </w:r>
    </w:p>
    <w:p w14:paraId="4F1A6881" w14:textId="27C8D65C" w:rsidR="003D6F84" w:rsidRDefault="00F54876" w:rsidP="00F54876">
      <w:pPr>
        <w:autoSpaceDE w:val="0"/>
        <w:autoSpaceDN w:val="0"/>
        <w:adjustRightInd w:val="0"/>
        <w:spacing w:line="276" w:lineRule="auto"/>
        <w:ind w:firstLine="720"/>
        <w:jc w:val="both"/>
        <w:rPr>
          <w:lang w:val="id-ID"/>
        </w:rPr>
      </w:pPr>
      <w:r>
        <w:rPr>
          <w:lang w:val="id-ID"/>
        </w:rPr>
        <w:t>Dat</w:t>
      </w:r>
      <w:r w:rsidR="00743FA8">
        <w:rPr>
          <w:lang w:val="id-ID"/>
        </w:rPr>
        <w:t xml:space="preserve">a diagram dalam Gambar 1 </w:t>
      </w:r>
      <w:r>
        <w:rPr>
          <w:lang w:val="id-ID"/>
        </w:rPr>
        <w:t>tersebut menunjukkan bahwa p</w:t>
      </w:r>
      <w:r w:rsidR="003D6F84">
        <w:rPr>
          <w:lang w:val="id-ID"/>
        </w:rPr>
        <w:t xml:space="preserve">enggunaan multimedia </w:t>
      </w:r>
      <w:r w:rsidRPr="007711C9">
        <w:rPr>
          <w:bCs/>
          <w:lang w:val="id-ID"/>
        </w:rPr>
        <w:t>interaktif</w:t>
      </w:r>
      <w:r>
        <w:rPr>
          <w:bCs/>
          <w:lang w:val="id-ID"/>
        </w:rPr>
        <w:t xml:space="preserve"> berbantuan</w:t>
      </w:r>
      <w:r w:rsidRPr="007711C9">
        <w:rPr>
          <w:bCs/>
          <w:lang w:val="id-ID"/>
        </w:rPr>
        <w:t xml:space="preserve"> </w:t>
      </w:r>
      <w:r w:rsidRPr="003D6F84">
        <w:rPr>
          <w:bCs/>
          <w:iCs/>
          <w:lang w:val="id-ID"/>
        </w:rPr>
        <w:t>Powtoon</w:t>
      </w:r>
      <w:r w:rsidR="003D6F84">
        <w:rPr>
          <w:lang w:val="id-ID"/>
        </w:rPr>
        <w:t xml:space="preserve"> </w:t>
      </w:r>
      <w:r w:rsidR="00963812">
        <w:rPr>
          <w:lang w:val="id-ID"/>
        </w:rPr>
        <w:t xml:space="preserve">terbukti dapat meningkatkan hasil belajar IPA siswa. </w:t>
      </w:r>
      <w:r>
        <w:rPr>
          <w:lang w:val="id-ID"/>
        </w:rPr>
        <w:t xml:space="preserve">Hal ini diperkuat oleh </w:t>
      </w:r>
      <w:r w:rsidR="003D6F84" w:rsidRPr="005C7BCE">
        <w:rPr>
          <w:lang w:val="id-ID"/>
        </w:rPr>
        <w:t>data</w:t>
      </w:r>
      <w:r w:rsidR="003D6F84">
        <w:rPr>
          <w:caps/>
          <w:lang w:val="id-ID"/>
        </w:rPr>
        <w:t xml:space="preserve"> </w:t>
      </w:r>
      <w:r w:rsidR="003D6F84" w:rsidRPr="005C7BCE">
        <w:rPr>
          <w:lang w:val="id-ID"/>
        </w:rPr>
        <w:t>hasil belajar tematik (muatan p</w:t>
      </w:r>
      <w:r w:rsidR="003D6F84">
        <w:rPr>
          <w:lang w:val="id-ID"/>
        </w:rPr>
        <w:t xml:space="preserve">elajaran </w:t>
      </w:r>
      <w:r w:rsidR="00963812">
        <w:rPr>
          <w:lang w:val="id-ID"/>
        </w:rPr>
        <w:t>IPA</w:t>
      </w:r>
      <w:r w:rsidR="003D6F84">
        <w:rPr>
          <w:lang w:val="id-ID"/>
        </w:rPr>
        <w:t>) siswa yang diperoleh d</w:t>
      </w:r>
      <w:r w:rsidR="003D6F84" w:rsidRPr="005C7BCE">
        <w:rPr>
          <w:lang w:val="id-ID"/>
        </w:rPr>
        <w:t>ari sebelum penelitian (pra siklus) hin</w:t>
      </w:r>
      <w:r w:rsidR="003D6F84">
        <w:rPr>
          <w:lang w:val="id-ID"/>
        </w:rPr>
        <w:t>gga sesudah penelitian (siklus I</w:t>
      </w:r>
      <w:r w:rsidR="003D6F84" w:rsidRPr="005C7BCE">
        <w:rPr>
          <w:lang w:val="id-ID"/>
        </w:rPr>
        <w:t xml:space="preserve"> dan</w:t>
      </w:r>
      <w:r w:rsidR="003D6F84">
        <w:rPr>
          <w:lang w:val="id-ID"/>
        </w:rPr>
        <w:t xml:space="preserve"> siklus II</w:t>
      </w:r>
      <w:r w:rsidR="00963812">
        <w:rPr>
          <w:lang w:val="id-ID"/>
        </w:rPr>
        <w:t xml:space="preserve">). </w:t>
      </w:r>
    </w:p>
    <w:p w14:paraId="4327F428" w14:textId="79802476" w:rsidR="003D6F84" w:rsidRPr="00AA0692" w:rsidRDefault="003D6F84" w:rsidP="003D6F84">
      <w:pPr>
        <w:tabs>
          <w:tab w:val="left" w:pos="340"/>
        </w:tabs>
        <w:spacing w:line="276" w:lineRule="auto"/>
        <w:jc w:val="center"/>
        <w:rPr>
          <w:bCs/>
          <w:lang w:val="id-ID"/>
        </w:rPr>
      </w:pPr>
      <w:r w:rsidRPr="00AA0692">
        <w:rPr>
          <w:bCs/>
          <w:lang w:val="id-ID"/>
        </w:rPr>
        <w:t>Tabel 1</w:t>
      </w:r>
      <w:r w:rsidR="00AA0692">
        <w:rPr>
          <w:bCs/>
          <w:lang w:val="id-ID"/>
        </w:rPr>
        <w:t>.</w:t>
      </w:r>
      <w:r w:rsidRPr="00AA0692">
        <w:rPr>
          <w:bCs/>
          <w:lang w:val="id-ID"/>
        </w:rPr>
        <w:t xml:space="preserve"> Rekapitulasi Hasil Belajar </w:t>
      </w:r>
      <w:r w:rsidR="00AA0692">
        <w:rPr>
          <w:bCs/>
          <w:lang w:val="id-ID"/>
        </w:rPr>
        <w:t xml:space="preserve">Siswa </w:t>
      </w:r>
      <w:r w:rsidRPr="00AA0692">
        <w:rPr>
          <w:bCs/>
          <w:lang w:val="id-ID"/>
        </w:rPr>
        <w:t>Pra Siklus, Siklus I, dan Siklus II</w:t>
      </w:r>
    </w:p>
    <w:tbl>
      <w:tblPr>
        <w:tblStyle w:val="TableGrid"/>
        <w:tblW w:w="0" w:type="auto"/>
        <w:tblLook w:val="04A0" w:firstRow="1" w:lastRow="0" w:firstColumn="1" w:lastColumn="0" w:noHBand="0" w:noVBand="1"/>
      </w:tblPr>
      <w:tblGrid>
        <w:gridCol w:w="9069"/>
      </w:tblGrid>
      <w:tr w:rsidR="003D6F84" w:rsidRPr="00F6130D" w14:paraId="004A13EC" w14:textId="77777777" w:rsidTr="00A44706">
        <w:tc>
          <w:tcPr>
            <w:tcW w:w="9242" w:type="dxa"/>
            <w:tcBorders>
              <w:left w:val="nil"/>
              <w:right w:val="nil"/>
            </w:tcBorders>
          </w:tcPr>
          <w:p w14:paraId="6ECE6D75" w14:textId="12E656BD" w:rsidR="003D6F84" w:rsidRPr="00F6130D" w:rsidRDefault="003D6F84" w:rsidP="00F6130D">
            <w:pPr>
              <w:tabs>
                <w:tab w:val="left" w:pos="340"/>
              </w:tabs>
              <w:spacing w:line="276" w:lineRule="auto"/>
              <w:rPr>
                <w:bCs/>
                <w:sz w:val="22"/>
                <w:szCs w:val="22"/>
                <w:lang w:val="id-ID"/>
              </w:rPr>
            </w:pPr>
            <w:r w:rsidRPr="00F6130D">
              <w:rPr>
                <w:bCs/>
                <w:sz w:val="22"/>
                <w:szCs w:val="22"/>
                <w:lang w:val="id-ID"/>
              </w:rPr>
              <w:t xml:space="preserve">No                       Aspek                            </w:t>
            </w:r>
            <w:r w:rsidR="00835AAB">
              <w:rPr>
                <w:bCs/>
                <w:sz w:val="22"/>
                <w:szCs w:val="22"/>
                <w:lang w:val="id-ID"/>
              </w:rPr>
              <w:t xml:space="preserve"> </w:t>
            </w:r>
            <w:r w:rsidRPr="00F6130D">
              <w:rPr>
                <w:bCs/>
                <w:sz w:val="22"/>
                <w:szCs w:val="22"/>
                <w:lang w:val="id-ID"/>
              </w:rPr>
              <w:t xml:space="preserve"> Pra Siklus               </w:t>
            </w:r>
            <w:r w:rsidR="009419BB">
              <w:rPr>
                <w:bCs/>
                <w:sz w:val="22"/>
                <w:szCs w:val="22"/>
                <w:lang w:val="id-ID"/>
              </w:rPr>
              <w:t xml:space="preserve">  </w:t>
            </w:r>
            <w:r w:rsidRPr="00F6130D">
              <w:rPr>
                <w:bCs/>
                <w:sz w:val="22"/>
                <w:szCs w:val="22"/>
                <w:lang w:val="id-ID"/>
              </w:rPr>
              <w:t>Siklus I                  Siklus II</w:t>
            </w:r>
          </w:p>
        </w:tc>
      </w:tr>
      <w:tr w:rsidR="003D6F84" w:rsidRPr="00F6130D" w14:paraId="375D68FA" w14:textId="77777777" w:rsidTr="00A44706">
        <w:tc>
          <w:tcPr>
            <w:tcW w:w="9242" w:type="dxa"/>
            <w:tcBorders>
              <w:left w:val="nil"/>
              <w:right w:val="nil"/>
            </w:tcBorders>
          </w:tcPr>
          <w:p w14:paraId="34EB064C"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1</w:t>
            </w:r>
            <w:r w:rsidRPr="00F6130D">
              <w:rPr>
                <w:b/>
                <w:sz w:val="22"/>
                <w:szCs w:val="22"/>
                <w:lang w:val="id-ID"/>
              </w:rPr>
              <w:t xml:space="preserve">       </w:t>
            </w:r>
            <w:r w:rsidRPr="00F6130D">
              <w:rPr>
                <w:sz w:val="22"/>
                <w:szCs w:val="22"/>
                <w:lang w:val="id-ID"/>
              </w:rPr>
              <w:t>Jumlah Siswa                                           25                            25                           25</w:t>
            </w:r>
          </w:p>
        </w:tc>
      </w:tr>
      <w:tr w:rsidR="003D6F84" w:rsidRPr="00F6130D" w14:paraId="7B6311F1" w14:textId="77777777" w:rsidTr="00A44706">
        <w:tc>
          <w:tcPr>
            <w:tcW w:w="9242" w:type="dxa"/>
            <w:tcBorders>
              <w:left w:val="nil"/>
              <w:right w:val="nil"/>
            </w:tcBorders>
          </w:tcPr>
          <w:p w14:paraId="15911F1B"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2       Jumlah nilai                                           1510                         1780                       2105</w:t>
            </w:r>
          </w:p>
        </w:tc>
      </w:tr>
      <w:tr w:rsidR="003D6F84" w:rsidRPr="00F6130D" w14:paraId="7834B069" w14:textId="77777777" w:rsidTr="00A44706">
        <w:tc>
          <w:tcPr>
            <w:tcW w:w="9242" w:type="dxa"/>
            <w:tcBorders>
              <w:left w:val="nil"/>
              <w:right w:val="nil"/>
            </w:tcBorders>
          </w:tcPr>
          <w:p w14:paraId="22B4412A"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3       KKM                                                       70                             70                           70</w:t>
            </w:r>
          </w:p>
        </w:tc>
      </w:tr>
      <w:tr w:rsidR="003D6F84" w:rsidRPr="00F6130D" w14:paraId="4F4AC975" w14:textId="77777777" w:rsidTr="00A44706">
        <w:tc>
          <w:tcPr>
            <w:tcW w:w="9242" w:type="dxa"/>
            <w:tcBorders>
              <w:left w:val="nil"/>
              <w:right w:val="nil"/>
            </w:tcBorders>
          </w:tcPr>
          <w:p w14:paraId="1860A947"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4       Nilai Rata-Rata                                      60,4                          71,2                        84,2</w:t>
            </w:r>
          </w:p>
        </w:tc>
      </w:tr>
      <w:tr w:rsidR="003D6F84" w:rsidRPr="00F6130D" w14:paraId="65651CCE" w14:textId="77777777" w:rsidTr="00A44706">
        <w:tc>
          <w:tcPr>
            <w:tcW w:w="9242" w:type="dxa"/>
            <w:tcBorders>
              <w:left w:val="nil"/>
              <w:right w:val="nil"/>
            </w:tcBorders>
          </w:tcPr>
          <w:p w14:paraId="031F5DFB"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5       Nilai Tertinggi                                         80                            85                            95</w:t>
            </w:r>
          </w:p>
        </w:tc>
      </w:tr>
      <w:tr w:rsidR="003D6F84" w:rsidRPr="00F6130D" w14:paraId="1FCBEDFA" w14:textId="77777777" w:rsidTr="00A44706">
        <w:tc>
          <w:tcPr>
            <w:tcW w:w="9242" w:type="dxa"/>
            <w:tcBorders>
              <w:left w:val="nil"/>
              <w:right w:val="nil"/>
            </w:tcBorders>
          </w:tcPr>
          <w:p w14:paraId="730EF4A2"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6       Nilai Terendah                                         40                            60                            65</w:t>
            </w:r>
          </w:p>
        </w:tc>
      </w:tr>
      <w:tr w:rsidR="003D6F84" w:rsidRPr="00F6130D" w14:paraId="4BAB5258" w14:textId="77777777" w:rsidTr="00A44706">
        <w:tc>
          <w:tcPr>
            <w:tcW w:w="9242" w:type="dxa"/>
            <w:tcBorders>
              <w:left w:val="nil"/>
              <w:right w:val="nil"/>
            </w:tcBorders>
          </w:tcPr>
          <w:p w14:paraId="6D7564DD"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7       Jumlah Siswa Tuntas                                8                             13                            23</w:t>
            </w:r>
          </w:p>
        </w:tc>
      </w:tr>
      <w:tr w:rsidR="003D6F84" w:rsidRPr="00F6130D" w14:paraId="634106AA" w14:textId="77777777" w:rsidTr="00A44706">
        <w:tc>
          <w:tcPr>
            <w:tcW w:w="9242" w:type="dxa"/>
            <w:tcBorders>
              <w:left w:val="nil"/>
              <w:right w:val="nil"/>
            </w:tcBorders>
          </w:tcPr>
          <w:p w14:paraId="0682CEB7"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8       Jumlah Siswa Belum Tuntas                   17                            12                             2</w:t>
            </w:r>
          </w:p>
        </w:tc>
      </w:tr>
      <w:tr w:rsidR="003D6F84" w:rsidRPr="00F6130D" w14:paraId="138CC8DC" w14:textId="77777777" w:rsidTr="00A44706">
        <w:tc>
          <w:tcPr>
            <w:tcW w:w="9242" w:type="dxa"/>
            <w:tcBorders>
              <w:left w:val="nil"/>
              <w:right w:val="nil"/>
            </w:tcBorders>
          </w:tcPr>
          <w:p w14:paraId="50A98CD6" w14:textId="77777777" w:rsidR="003D6F84" w:rsidRPr="00F6130D" w:rsidRDefault="003D6F84" w:rsidP="00A44706">
            <w:pPr>
              <w:tabs>
                <w:tab w:val="left" w:pos="340"/>
              </w:tabs>
              <w:spacing w:line="276" w:lineRule="auto"/>
              <w:rPr>
                <w:sz w:val="22"/>
                <w:szCs w:val="22"/>
                <w:lang w:val="id-ID"/>
              </w:rPr>
            </w:pPr>
            <w:r w:rsidRPr="00F6130D">
              <w:rPr>
                <w:sz w:val="22"/>
                <w:szCs w:val="22"/>
                <w:lang w:val="id-ID"/>
              </w:rPr>
              <w:t>9       Persentase Rata-Rata                             32%                         71%                         92%</w:t>
            </w:r>
          </w:p>
        </w:tc>
      </w:tr>
    </w:tbl>
    <w:p w14:paraId="1B024E9B" w14:textId="6410D449" w:rsidR="003D6F84" w:rsidRPr="00F6130D" w:rsidRDefault="00FC3F77" w:rsidP="003D6F84">
      <w:pPr>
        <w:tabs>
          <w:tab w:val="left" w:pos="340"/>
        </w:tabs>
        <w:spacing w:line="276" w:lineRule="auto"/>
        <w:rPr>
          <w:bCs/>
          <w:caps/>
          <w:sz w:val="22"/>
          <w:szCs w:val="22"/>
          <w:lang w:val="id-ID"/>
        </w:rPr>
      </w:pPr>
      <w:r w:rsidRPr="00F6130D">
        <w:rPr>
          <w:bCs/>
          <w:sz w:val="22"/>
          <w:szCs w:val="22"/>
          <w:lang w:val="id-ID"/>
        </w:rPr>
        <w:t>Sumber</w:t>
      </w:r>
      <w:r w:rsidRPr="00F6130D">
        <w:rPr>
          <w:bCs/>
          <w:caps/>
          <w:sz w:val="22"/>
          <w:szCs w:val="22"/>
          <w:lang w:val="id-ID"/>
        </w:rPr>
        <w:t xml:space="preserve">: </w:t>
      </w:r>
      <w:r w:rsidRPr="00F6130D">
        <w:rPr>
          <w:bCs/>
          <w:sz w:val="22"/>
          <w:szCs w:val="22"/>
          <w:lang w:val="id-ID"/>
        </w:rPr>
        <w:t>Dokumentasi Hasil Belajar Siswa</w:t>
      </w:r>
    </w:p>
    <w:p w14:paraId="62C360EA" w14:textId="764DE535" w:rsidR="00F54876" w:rsidRDefault="002C6406" w:rsidP="00F54876">
      <w:pPr>
        <w:pStyle w:val="ListParagraph"/>
        <w:spacing w:after="0"/>
        <w:ind w:left="0" w:firstLine="992"/>
        <w:jc w:val="both"/>
        <w:rPr>
          <w:rFonts w:ascii="Times New Roman" w:hAnsi="Times New Roman"/>
          <w:sz w:val="24"/>
          <w:szCs w:val="24"/>
          <w:lang w:val="id-ID"/>
        </w:rPr>
      </w:pPr>
      <w:r>
        <w:rPr>
          <w:rFonts w:ascii="Times New Roman" w:hAnsi="Times New Roman"/>
          <w:sz w:val="24"/>
          <w:szCs w:val="24"/>
          <w:lang w:val="id-ID"/>
        </w:rPr>
        <w:t xml:space="preserve">Tabel </w:t>
      </w:r>
      <w:r w:rsidR="003D6F84">
        <w:rPr>
          <w:rFonts w:ascii="Times New Roman" w:hAnsi="Times New Roman"/>
          <w:sz w:val="24"/>
          <w:szCs w:val="24"/>
          <w:lang w:val="id-ID"/>
        </w:rPr>
        <w:t>1 di</w:t>
      </w:r>
      <w:r w:rsidR="00F54876">
        <w:rPr>
          <w:rFonts w:ascii="Times New Roman" w:hAnsi="Times New Roman"/>
          <w:sz w:val="24"/>
          <w:szCs w:val="24"/>
          <w:lang w:val="id-ID"/>
        </w:rPr>
        <w:t xml:space="preserve"> </w:t>
      </w:r>
      <w:r w:rsidR="003D6F84">
        <w:rPr>
          <w:rFonts w:ascii="Times New Roman" w:hAnsi="Times New Roman"/>
          <w:sz w:val="24"/>
          <w:szCs w:val="24"/>
          <w:lang w:val="id-ID"/>
        </w:rPr>
        <w:t xml:space="preserve">atas </w:t>
      </w:r>
      <w:r w:rsidR="00F54876">
        <w:rPr>
          <w:rFonts w:ascii="Times New Roman" w:hAnsi="Times New Roman"/>
          <w:sz w:val="24"/>
          <w:szCs w:val="24"/>
          <w:lang w:val="id-ID"/>
        </w:rPr>
        <w:t xml:space="preserve">menunjukkan ketuntasan </w:t>
      </w:r>
      <w:r w:rsidR="00F54876" w:rsidRPr="00F54876">
        <w:rPr>
          <w:rFonts w:ascii="Times New Roman" w:hAnsi="Times New Roman"/>
          <w:sz w:val="24"/>
          <w:szCs w:val="24"/>
          <w:lang w:val="id-ID"/>
        </w:rPr>
        <w:t>penggunaan multimedia interaktif Powtoon</w:t>
      </w:r>
      <w:r w:rsidR="00F54876">
        <w:rPr>
          <w:rFonts w:ascii="Times New Roman" w:hAnsi="Times New Roman"/>
          <w:sz w:val="24"/>
          <w:szCs w:val="24"/>
          <w:lang w:val="id-ID"/>
        </w:rPr>
        <w:t xml:space="preserve"> pada siklus II mencapai 92% berarti lebih tinggi dara 80% standar keberhasilan yang ditentukan. Selain itu, nilai rata-rata hasil belajar IPA siswa pada siklus II adalah </w:t>
      </w:r>
      <w:r w:rsidR="00F54876" w:rsidRPr="00F54876">
        <w:rPr>
          <w:rFonts w:ascii="Times New Roman" w:hAnsi="Times New Roman"/>
          <w:sz w:val="24"/>
          <w:szCs w:val="24"/>
          <w:lang w:val="id-ID"/>
        </w:rPr>
        <w:t>84,2</w:t>
      </w:r>
      <w:r w:rsidR="00F54876">
        <w:rPr>
          <w:rFonts w:ascii="Times New Roman" w:hAnsi="Times New Roman"/>
          <w:sz w:val="24"/>
          <w:szCs w:val="24"/>
          <w:lang w:val="id-ID"/>
        </w:rPr>
        <w:t xml:space="preserve">, berarti lebih besar dari nilai KKM </w:t>
      </w:r>
      <w:r w:rsidR="00F54876" w:rsidRPr="00F54876">
        <w:rPr>
          <w:rFonts w:ascii="Times New Roman" w:hAnsi="Times New Roman"/>
          <w:sz w:val="24"/>
          <w:szCs w:val="24"/>
          <w:lang w:val="id-ID"/>
        </w:rPr>
        <w:t>70 pada muatan pembelajaran IPA.</w:t>
      </w:r>
      <w:r w:rsidR="00F54876">
        <w:rPr>
          <w:rFonts w:ascii="Times New Roman" w:hAnsi="Times New Roman"/>
          <w:sz w:val="24"/>
          <w:szCs w:val="24"/>
          <w:lang w:val="id-ID"/>
        </w:rPr>
        <w:t xml:space="preserve"> Data tersebut menunjukkan bahwa </w:t>
      </w:r>
      <w:r w:rsidR="00F54876" w:rsidRPr="00F54876">
        <w:rPr>
          <w:rFonts w:ascii="Times New Roman" w:hAnsi="Times New Roman"/>
          <w:sz w:val="24"/>
          <w:szCs w:val="24"/>
          <w:lang w:val="id-ID"/>
        </w:rPr>
        <w:t xml:space="preserve">penggunaan multimedia interaktif </w:t>
      </w:r>
      <w:r w:rsidR="00F54876">
        <w:rPr>
          <w:rFonts w:ascii="Times New Roman" w:hAnsi="Times New Roman"/>
          <w:sz w:val="24"/>
          <w:szCs w:val="24"/>
          <w:lang w:val="id-ID"/>
        </w:rPr>
        <w:t xml:space="preserve">berbantuan </w:t>
      </w:r>
      <w:r w:rsidR="00F54876" w:rsidRPr="00F54876">
        <w:rPr>
          <w:rFonts w:ascii="Times New Roman" w:hAnsi="Times New Roman"/>
          <w:sz w:val="24"/>
          <w:szCs w:val="24"/>
          <w:lang w:val="id-ID"/>
        </w:rPr>
        <w:t>Powtoon</w:t>
      </w:r>
      <w:r w:rsidR="00F54876">
        <w:rPr>
          <w:rFonts w:ascii="Times New Roman" w:hAnsi="Times New Roman"/>
          <w:sz w:val="24"/>
          <w:szCs w:val="24"/>
          <w:lang w:val="id-ID"/>
        </w:rPr>
        <w:t xml:space="preserve"> dapat meningkatkan hasil belajar IPA siswa kelas V </w:t>
      </w:r>
      <w:r w:rsidR="00F54876" w:rsidRPr="00F54876">
        <w:rPr>
          <w:rFonts w:ascii="Times New Roman" w:hAnsi="Times New Roman"/>
          <w:sz w:val="24"/>
          <w:szCs w:val="24"/>
          <w:lang w:val="id-ID"/>
        </w:rPr>
        <w:t>UPT SPF SD Neigeiri Sipala II Koita Makassar</w:t>
      </w:r>
      <w:r w:rsidR="00F54876">
        <w:rPr>
          <w:rFonts w:ascii="Times New Roman" w:hAnsi="Times New Roman"/>
          <w:sz w:val="24"/>
          <w:szCs w:val="24"/>
          <w:lang w:val="id-ID"/>
        </w:rPr>
        <w:t>.</w:t>
      </w:r>
    </w:p>
    <w:p w14:paraId="45938166" w14:textId="77777777" w:rsidR="007918C2" w:rsidRDefault="007918C2" w:rsidP="007918C2">
      <w:pPr>
        <w:pStyle w:val="BodyText"/>
        <w:widowControl w:val="0"/>
        <w:suppressAutoHyphens w:val="0"/>
        <w:autoSpaceDE w:val="0"/>
        <w:autoSpaceDN w:val="0"/>
        <w:spacing w:before="120" w:after="0" w:line="276" w:lineRule="auto"/>
        <w:rPr>
          <w:b/>
        </w:rPr>
      </w:pPr>
      <w:r w:rsidRPr="00C35A4C">
        <w:rPr>
          <w:b/>
        </w:rPr>
        <w:t>Pembahas</w:t>
      </w:r>
      <w:r>
        <w:rPr>
          <w:b/>
        </w:rPr>
        <w:t>an</w:t>
      </w:r>
    </w:p>
    <w:p w14:paraId="33F07340" w14:textId="3CA10175" w:rsidR="003211F3" w:rsidRPr="002736A5" w:rsidRDefault="00B11FAD" w:rsidP="003211F3">
      <w:pPr>
        <w:autoSpaceDE w:val="0"/>
        <w:autoSpaceDN w:val="0"/>
        <w:adjustRightInd w:val="0"/>
        <w:spacing w:line="276" w:lineRule="auto"/>
        <w:ind w:firstLine="720"/>
        <w:jc w:val="both"/>
        <w:rPr>
          <w:lang w:val="id-ID"/>
        </w:rPr>
      </w:pPr>
      <w:r w:rsidRPr="003211F3">
        <w:t>Pelaksanaan</w:t>
      </w:r>
      <w:r>
        <w:rPr>
          <w:lang w:val="id-ID"/>
        </w:rPr>
        <w:t xml:space="preserve"> </w:t>
      </w:r>
      <w:r w:rsidR="003211F3">
        <w:rPr>
          <w:lang w:val="id-ID"/>
        </w:rPr>
        <w:t xml:space="preserve">tindakan pada siklus I dan siklus II menunjukkan adanya peningkatan hasil belajar pada pembelajaran IPA karena adanya penerapan </w:t>
      </w:r>
      <w:r w:rsidR="003211F3" w:rsidRPr="007711C9">
        <w:rPr>
          <w:bCs/>
          <w:lang w:val="id-ID"/>
        </w:rPr>
        <w:t xml:space="preserve">pembelajaran multimedia interaktif </w:t>
      </w:r>
      <w:r w:rsidR="003211F3">
        <w:rPr>
          <w:bCs/>
          <w:lang w:val="id-ID"/>
        </w:rPr>
        <w:t>berbantuan Powtoo</w:t>
      </w:r>
      <w:r>
        <w:rPr>
          <w:bCs/>
          <w:lang w:val="id-ID"/>
        </w:rPr>
        <w:t>n</w:t>
      </w:r>
      <w:r w:rsidR="003211F3">
        <w:rPr>
          <w:bCs/>
          <w:lang w:val="id-ID"/>
        </w:rPr>
        <w:t xml:space="preserve"> </w:t>
      </w:r>
      <w:r w:rsidR="003211F3">
        <w:rPr>
          <w:bCs/>
          <w:lang w:val="id-ID"/>
        </w:rPr>
        <w:t xml:space="preserve">pada </w:t>
      </w:r>
      <w:r w:rsidR="003211F3" w:rsidRPr="007711C9">
        <w:rPr>
          <w:bCs/>
          <w:lang w:val="id-ID"/>
        </w:rPr>
        <w:t xml:space="preserve">siswa </w:t>
      </w:r>
      <w:r w:rsidR="003211F3">
        <w:rPr>
          <w:bCs/>
          <w:lang w:val="id-ID"/>
        </w:rPr>
        <w:t>kelas V</w:t>
      </w:r>
      <w:r w:rsidR="003211F3" w:rsidRPr="007711C9">
        <w:rPr>
          <w:bCs/>
          <w:lang w:val="id-ID"/>
        </w:rPr>
        <w:t xml:space="preserve"> </w:t>
      </w:r>
      <w:r w:rsidR="003211F3" w:rsidRPr="007711C9">
        <w:rPr>
          <w:bCs/>
          <w:lang w:val="id-ID"/>
        </w:rPr>
        <w:t>sekolah dasar</w:t>
      </w:r>
      <w:r w:rsidR="003211F3">
        <w:rPr>
          <w:bCs/>
          <w:lang w:val="id-ID"/>
        </w:rPr>
        <w:t xml:space="preserve">. </w:t>
      </w:r>
      <w:r w:rsidR="00743FA8">
        <w:rPr>
          <w:bCs/>
          <w:lang w:val="id-ID"/>
        </w:rPr>
        <w:t xml:space="preserve">Aplikasi </w:t>
      </w:r>
      <w:r w:rsidR="003211F3">
        <w:rPr>
          <w:bCs/>
          <w:lang w:val="id-ID"/>
        </w:rPr>
        <w:t xml:space="preserve">Powtoon </w:t>
      </w:r>
      <w:r w:rsidR="003211F3">
        <w:rPr>
          <w:lang w:val="id-ID"/>
        </w:rPr>
        <w:t>d</w:t>
      </w:r>
      <w:r w:rsidR="003211F3">
        <w:t>alam</w:t>
      </w:r>
      <w:r w:rsidR="003211F3">
        <w:rPr>
          <w:lang w:val="id-ID"/>
        </w:rPr>
        <w:t xml:space="preserve"> </w:t>
      </w:r>
      <w:r w:rsidR="003211F3">
        <w:t>penggunaan</w:t>
      </w:r>
      <w:r w:rsidR="00743FA8">
        <w:softHyphen/>
        <w:t>nya</w:t>
      </w:r>
      <w:r w:rsidR="003211F3">
        <w:t xml:space="preserve"> di</w:t>
      </w:r>
      <w:r w:rsidR="003211F3">
        <w:t xml:space="preserve"> </w:t>
      </w:r>
      <w:r w:rsidR="003211F3">
        <w:t>sekolah</w:t>
      </w:r>
      <w:r w:rsidR="00743FA8">
        <w:t xml:space="preserve"> dapat</w:t>
      </w:r>
      <w:r w:rsidR="003211F3">
        <w:t xml:space="preserve"> membantu guru </w:t>
      </w:r>
      <w:r w:rsidR="00743FA8">
        <w:t xml:space="preserve">untuk membuat multimedia interaktif berbasis animasi. Hal ini </w:t>
      </w:r>
      <w:r w:rsidR="003211F3">
        <w:t xml:space="preserve">memudahkan </w:t>
      </w:r>
      <w:r w:rsidR="00743FA8">
        <w:t xml:space="preserve">guru </w:t>
      </w:r>
      <w:r w:rsidR="003211F3" w:rsidRPr="0096511E">
        <w:t>menjelaskan materi</w:t>
      </w:r>
      <w:r w:rsidR="003211F3" w:rsidRPr="0096511E">
        <w:rPr>
          <w:lang w:val="id-ID"/>
        </w:rPr>
        <w:t xml:space="preserve"> </w:t>
      </w:r>
      <w:r w:rsidR="003211F3" w:rsidRPr="0096511E">
        <w:t>pelajaran kepada siswa</w:t>
      </w:r>
      <w:r w:rsidR="00743FA8" w:rsidRPr="0096511E">
        <w:t xml:space="preserve"> </w:t>
      </w:r>
      <w:r w:rsidR="00743FA8" w:rsidRPr="0096511E">
        <w:fldChar w:fldCharType="begin" w:fldLock="1"/>
      </w:r>
      <w:r w:rsidR="0096511E" w:rsidRPr="0096511E">
        <w:instrText>ADDIN CSL_CITATION {"citationItems":[{"id":"ITEM-1","itemData":{"ISSN":"2442-4218","author":[{"dropping-particle":"","family":"Awalia","given":"Izomi","non-dropping-particle":"","parse-names":false,"suffix":""},{"dropping-particle":"","family":"Pamungkas","given":"Aan Subhan","non-dropping-particle":"","parse-names":false,"suffix":""},{"dropping-particle":"","family":"Alamsyah","given":"Trian Pamungkas","non-dropping-particle":"","parse-names":false,"suffix":""}],"container-title":"Kreano, Jurnal Matematika Kreatif-Inovatif","id":"ITEM-1","issue":"1","issued":{"date-parts":[["2019"]]},"page":"49-56","title":"Pengembangan media pembelajaran animasi powtoon pada mata pelajaran matematika di kelas IV SD","type":"article-journal","volume":"10"},"uris":["http://www.mendeley.com/documents/?uuid=60213d90-d414-48b5-a946-5a2101c781db"]}],"mendeley":{"formattedCitation":"(Awalia, Pamungkas, and Alamsyah 2019)","manualFormatting":"(Awalia, Pamungkas, dan Alamsyah 2019)","plainTextFormattedCitation":"(Awalia, Pamungkas, and Alamsyah 2019)","previouslyFormattedCitation":"(Awalia, Pamungkas, and Alamsyah 2019)"},"properties":{"noteIndex":0},"schema":"https://github.com/citation-style-language/schema/raw/master/csl-citation.json"}</w:instrText>
      </w:r>
      <w:r w:rsidR="00743FA8" w:rsidRPr="0096511E">
        <w:fldChar w:fldCharType="separate"/>
      </w:r>
      <w:r w:rsidR="00743FA8" w:rsidRPr="0096511E">
        <w:rPr>
          <w:noProof/>
        </w:rPr>
        <w:t xml:space="preserve">(Awalia, Pamungkas, </w:t>
      </w:r>
      <w:r w:rsidR="0096511E" w:rsidRPr="0096511E">
        <w:rPr>
          <w:noProof/>
        </w:rPr>
        <w:t>dan</w:t>
      </w:r>
      <w:r w:rsidR="00743FA8" w:rsidRPr="0096511E">
        <w:rPr>
          <w:noProof/>
        </w:rPr>
        <w:t xml:space="preserve"> Alamsyah </w:t>
      </w:r>
      <w:hyperlink w:anchor="Awalia" w:history="1">
        <w:r w:rsidR="00743FA8" w:rsidRPr="0096511E">
          <w:rPr>
            <w:rStyle w:val="Hyperlink"/>
            <w:noProof/>
            <w:u w:val="none"/>
          </w:rPr>
          <w:t>2019</w:t>
        </w:r>
      </w:hyperlink>
      <w:r w:rsidR="00743FA8" w:rsidRPr="0096511E">
        <w:rPr>
          <w:noProof/>
        </w:rPr>
        <w:t>)</w:t>
      </w:r>
      <w:r w:rsidR="00743FA8" w:rsidRPr="0096511E">
        <w:fldChar w:fldCharType="end"/>
      </w:r>
      <w:r w:rsidR="003211F3" w:rsidRPr="0096511E">
        <w:t>. Powtoon tersedia secara online</w:t>
      </w:r>
      <w:r w:rsidR="00743FA8" w:rsidRPr="0096511E">
        <w:t xml:space="preserve"> dan video yang dirancang</w:t>
      </w:r>
      <w:r w:rsidR="003211F3" w:rsidRPr="0096511E">
        <w:t xml:space="preserve"> dapat di download </w:t>
      </w:r>
      <w:r w:rsidR="00743FA8" w:rsidRPr="0096511E">
        <w:t xml:space="preserve">dalam </w:t>
      </w:r>
      <w:r w:rsidR="0066371B" w:rsidRPr="0096511E">
        <w:t>f</w:t>
      </w:r>
      <w:r w:rsidR="00743FA8" w:rsidRPr="0096511E">
        <w:t>ormat</w:t>
      </w:r>
      <w:r w:rsidR="003211F3" w:rsidRPr="0096511E">
        <w:rPr>
          <w:lang w:val="id-ID"/>
        </w:rPr>
        <w:t xml:space="preserve"> </w:t>
      </w:r>
      <w:r w:rsidR="003211F3" w:rsidRPr="0096511E">
        <w:t>file mp4</w:t>
      </w:r>
      <w:r w:rsidR="00743FA8" w:rsidRPr="0096511E">
        <w:t xml:space="preserve"> </w:t>
      </w:r>
      <w:r w:rsidR="00743FA8" w:rsidRPr="0096511E">
        <w:fldChar w:fldCharType="begin" w:fldLock="1"/>
      </w:r>
      <w:r w:rsidR="0096511E" w:rsidRPr="0096511E">
        <w:instrText>ADDIN CSL_CITATION {"citationItems":[{"id":"ITEM-1","itemData":{"ISSN":"2458-9322","author":[{"dropping-particle":"","family":"Puspitarini","given":"Yanuari Dwi","non-dropping-particle":"","parse-names":false,"suffix":""},{"dropping-particle":"","family":"Akhyar","given":"Muhammad","non-dropping-particle":"","parse-names":false,"suffix":""}],"container-title":"International Journal of Educational Research Review","id":"ITEM-1","issue":"2","issued":{"date-parts":[["2019"]]},"page":"198-205","publisher":"ULUSLARARASI EVRENSEL EĞİTİM AKADEMİK ARAŞTIRMA DERNEĞİ","title":"Development of video media based on PowToon in social sciences","type":"article-journal","volume":"4"},"uris":["http://www.mendeley.com/documents/?uuid=b16a7370-b76e-458b-ab56-fd58abdc07da"]}],"mendeley":{"formattedCitation":"(Puspitarini and Akhyar 2019)","manualFormatting":"(Puspitarini dan Akhyar 2019)","plainTextFormattedCitation":"(Puspitarini and Akhyar 2019)","previouslyFormattedCitation":"(Puspitarini and Akhyar 2019)"},"properties":{"noteIndex":0},"schema":"https://github.com/citation-style-language/schema/raw/master/csl-citation.json"}</w:instrText>
      </w:r>
      <w:r w:rsidR="00743FA8" w:rsidRPr="0096511E">
        <w:fldChar w:fldCharType="separate"/>
      </w:r>
      <w:r w:rsidR="00743FA8" w:rsidRPr="0096511E">
        <w:rPr>
          <w:noProof/>
        </w:rPr>
        <w:t xml:space="preserve">(Puspitarini </w:t>
      </w:r>
      <w:r w:rsidR="0096511E" w:rsidRPr="0096511E">
        <w:rPr>
          <w:noProof/>
        </w:rPr>
        <w:t>dan</w:t>
      </w:r>
      <w:r w:rsidR="00743FA8" w:rsidRPr="0096511E">
        <w:rPr>
          <w:noProof/>
        </w:rPr>
        <w:t xml:space="preserve"> Akhyar </w:t>
      </w:r>
      <w:hyperlink w:anchor="Puspitarini" w:history="1">
        <w:r w:rsidR="00743FA8" w:rsidRPr="0096511E">
          <w:rPr>
            <w:rStyle w:val="Hyperlink"/>
            <w:noProof/>
            <w:u w:val="none"/>
          </w:rPr>
          <w:t>2019</w:t>
        </w:r>
      </w:hyperlink>
      <w:r w:rsidR="00743FA8" w:rsidRPr="0096511E">
        <w:rPr>
          <w:noProof/>
        </w:rPr>
        <w:t>)</w:t>
      </w:r>
      <w:r w:rsidR="00743FA8" w:rsidRPr="0096511E">
        <w:fldChar w:fldCharType="end"/>
      </w:r>
      <w:r w:rsidR="003211F3" w:rsidRPr="0096511E">
        <w:rPr>
          <w:lang w:val="id-ID"/>
        </w:rPr>
        <w:t>.</w:t>
      </w:r>
      <w:r w:rsidR="003211F3" w:rsidRPr="0096511E">
        <w:rPr>
          <w:lang w:val="id-ID"/>
        </w:rPr>
        <w:t xml:space="preserve"> </w:t>
      </w:r>
      <w:r w:rsidR="003211F3" w:rsidRPr="0096511E">
        <w:rPr>
          <w:lang w:val="id-ID"/>
        </w:rPr>
        <w:t>Hasil</w:t>
      </w:r>
      <w:r w:rsidR="003211F3" w:rsidRPr="0096511E">
        <w:rPr>
          <w:lang w:val="id-ID"/>
        </w:rPr>
        <w:t xml:space="preserve"> penelitian </w:t>
      </w:r>
      <w:r w:rsidR="003211F3" w:rsidRPr="0096511E">
        <w:rPr>
          <w:lang w:val="id-ID"/>
        </w:rPr>
        <w:t>ini sesuai dengan penelitian</w:t>
      </w:r>
      <w:r w:rsidR="00743FA8" w:rsidRPr="0096511E">
        <w:rPr>
          <w:lang w:val="id-ID"/>
        </w:rPr>
        <w:t xml:space="preserve"> </w:t>
      </w:r>
      <w:r w:rsidR="00743FA8" w:rsidRPr="0096511E">
        <w:rPr>
          <w:lang w:val="id-ID"/>
        </w:rPr>
        <w:fldChar w:fldCharType="begin" w:fldLock="1"/>
      </w:r>
      <w:r w:rsidR="005742A0" w:rsidRPr="0096511E">
        <w:rPr>
          <w:lang w:val="id-ID"/>
        </w:rPr>
        <w:instrText>ADDIN CSL_CITATION {"citationItems":[{"id":"ITEM-1","itemData":{"DOI":"10.1088/1742-6596/1783/1/012115","ISBN":"1742-6596","author":[{"dropping-particle":"","family":"Pratiwi","given":"Melly Siska","non-dropping-particle":"","parse-names":false,"suffix":""},{"dropping-particle":"","family":"Amirullah","given":"Gufron","non-dropping-particle":"","parse-names":false,"suffix":""}],"container-title":"Journal of Physics: Conference Series","id":"ITEM-1","issue":"1","issued":{"date-parts":[["2021"]]},"page":"12115","publisher":"IOP Publishing","title":"The use of the powtoon application in learning videos for elementary school students","type":"paper-conference","volume":"1783"},"uris":["http://www.mendeley.com/documents/?uuid=bbacfdc0-1f8e-46f9-9787-48302fcf9ad6"]}],"mendeley":{"formattedCitation":"(Pratiwi and Amirullah 2021)","manualFormatting":"Pratiwi and Amirullah (2021)","plainTextFormattedCitation":"(Pratiwi and Amirullah 2021)","previouslyFormattedCitation":"(Pratiwi and Amirullah 2021)"},"properties":{"noteIndex":0},"schema":"https://github.com/citation-style-language/schema/raw/master/csl-citation.json"}</w:instrText>
      </w:r>
      <w:r w:rsidR="00743FA8" w:rsidRPr="0096511E">
        <w:rPr>
          <w:lang w:val="id-ID"/>
        </w:rPr>
        <w:fldChar w:fldCharType="separate"/>
      </w:r>
      <w:r w:rsidR="00743FA8" w:rsidRPr="0096511E">
        <w:rPr>
          <w:noProof/>
          <w:lang w:val="id-ID"/>
        </w:rPr>
        <w:t xml:space="preserve">Pratiwi </w:t>
      </w:r>
      <w:r w:rsidR="0096511E" w:rsidRPr="0096511E">
        <w:rPr>
          <w:noProof/>
          <w:lang w:val="id-ID"/>
        </w:rPr>
        <w:t>dan</w:t>
      </w:r>
      <w:r w:rsidR="00743FA8" w:rsidRPr="0096511E">
        <w:rPr>
          <w:noProof/>
          <w:lang w:val="id-ID"/>
        </w:rPr>
        <w:t xml:space="preserve"> Amirullah (</w:t>
      </w:r>
      <w:hyperlink w:anchor="Pratiwi" w:history="1">
        <w:r w:rsidR="00743FA8" w:rsidRPr="0096511E">
          <w:rPr>
            <w:rStyle w:val="Hyperlink"/>
            <w:noProof/>
            <w:u w:val="none"/>
            <w:lang w:val="id-ID"/>
          </w:rPr>
          <w:t>2021</w:t>
        </w:r>
      </w:hyperlink>
      <w:r w:rsidR="00743FA8" w:rsidRPr="0096511E">
        <w:rPr>
          <w:noProof/>
          <w:lang w:val="id-ID"/>
        </w:rPr>
        <w:t>)</w:t>
      </w:r>
      <w:r w:rsidR="00743FA8" w:rsidRPr="0096511E">
        <w:rPr>
          <w:lang w:val="id-ID"/>
        </w:rPr>
        <w:fldChar w:fldCharType="end"/>
      </w:r>
      <w:r w:rsidR="003211F3" w:rsidRPr="0096511E">
        <w:rPr>
          <w:lang w:val="id-ID"/>
        </w:rPr>
        <w:t xml:space="preserve"> yang</w:t>
      </w:r>
      <w:r w:rsidR="003211F3">
        <w:rPr>
          <w:lang w:val="id-ID"/>
        </w:rPr>
        <w:t xml:space="preserve"> menemukan bahwa </w:t>
      </w:r>
      <w:r w:rsidR="003211F3" w:rsidRPr="00E368EA">
        <w:rPr>
          <w:lang w:val="id-ID"/>
        </w:rPr>
        <w:t xml:space="preserve">pembuatan media </w:t>
      </w:r>
      <w:r w:rsidR="003211F3" w:rsidRPr="00E368EA">
        <w:rPr>
          <w:lang w:val="id-ID"/>
        </w:rPr>
        <w:lastRenderedPageBreak/>
        <w:t xml:space="preserve">pembelajaran berbasis aplikasi Powtoon pada siswa </w:t>
      </w:r>
      <w:r w:rsidR="003211F3">
        <w:rPr>
          <w:lang w:val="id-ID"/>
        </w:rPr>
        <w:t>sekolah dasar</w:t>
      </w:r>
      <w:r w:rsidR="003211F3" w:rsidRPr="00E368EA">
        <w:rPr>
          <w:lang w:val="id-ID"/>
        </w:rPr>
        <w:t xml:space="preserve"> dikatakan layak dengan kriteria sangat baik </w:t>
      </w:r>
      <w:r w:rsidR="003211F3" w:rsidRPr="002736A5">
        <w:rPr>
          <w:lang w:val="id-ID"/>
        </w:rPr>
        <w:t xml:space="preserve">untuk digunakan dalam pembelajaran. Dilihat dari perolehan penilaian yang diberikan oleh ahli media dan ahli materi, dapat dikatakan media layak dengan kriteria sangat valid. </w:t>
      </w:r>
      <w:r w:rsidR="003211F3" w:rsidRPr="002736A5">
        <w:rPr>
          <w:lang w:val="id-ID"/>
        </w:rPr>
        <w:t xml:space="preserve">Sedangkan </w:t>
      </w:r>
      <w:r w:rsidR="003211F3" w:rsidRPr="002736A5">
        <w:rPr>
          <w:lang w:val="id-ID"/>
        </w:rPr>
        <w:t xml:space="preserve">penilaian </w:t>
      </w:r>
      <w:r w:rsidR="003211F3" w:rsidRPr="002736A5">
        <w:rPr>
          <w:lang w:val="id-ID"/>
        </w:rPr>
        <w:t xml:space="preserve">yang </w:t>
      </w:r>
      <w:r w:rsidR="003211F3" w:rsidRPr="002736A5">
        <w:rPr>
          <w:lang w:val="id-ID"/>
        </w:rPr>
        <w:t xml:space="preserve">diperoleh dari uji kelayakan produk untuk guru dan uji coba produk untuk siswa dengan kriteria sangat baik. Sejalan </w:t>
      </w:r>
      <w:r w:rsidR="003211F3" w:rsidRPr="002736A5">
        <w:rPr>
          <w:lang w:val="id-ID"/>
        </w:rPr>
        <w:t xml:space="preserve">juga dengan hasil penelitian </w:t>
      </w:r>
      <w:r w:rsidR="003211F3" w:rsidRPr="002736A5">
        <w:rPr>
          <w:lang w:val="id-ID"/>
        </w:rPr>
        <w:fldChar w:fldCharType="begin" w:fldLock="1"/>
      </w:r>
      <w:r w:rsidR="005823FB" w:rsidRPr="002736A5">
        <w:rPr>
          <w:lang w:val="id-ID"/>
        </w:rPr>
        <w:instrText>ADDIN CSL_CITATION {"citationItems":[{"id":"ITEM-1","itemData":{"abstract":"Penelitian ini bertujuan untuk mengetahui pengaruh hasil belajar siswa dengan memanfaatkan media pembelajaran animasi berbasis powtoon pada mata pelajaran ilmu pengetahuan …","author":[{"dropping-particle":"","family":"Irmayanti","given":"I.","non-dropping-particle":"","parse-names":false,"suffix":""}],"container-title":"Jurnal Literasi Digital","id":"ITEM-1","issue":"2","issued":{"date-parts":[["2022"]]},"page":"102-109","title":"Pengaruh Penggunaan Media Pembelajaran Animasi Berbasis Powtoon Terhadap Hasil Belajar IPA Siswa SDN 66 Batu Rape Kabupaten Enrekang","type":"article-journal","volume":"2"},"uris":["http://www.mendeley.com/documents/?uuid=89c470be-438a-42cd-a9ee-88627dcd8bdc","http://www.mendeley.com/documents/?uuid=6f39fcd1-d30b-456c-8430-658e69eb72f6","http://www.mendeley.com/documents/?uuid=71ccd84e-1f0e-40ec-8f38-d019c0c53841"]}],"mendeley":{"formattedCitation":"(Irmayanti 2022)","manualFormatting":"Irmayanti (2022)","plainTextFormattedCitation":"(Irmayanti 2022)","previouslyFormattedCitation":"(Irmayanti 2022)"},"properties":{"noteIndex":0},"schema":"https://github.com/citation-style-language/schema/raw/master/csl-citation.json"}</w:instrText>
      </w:r>
      <w:r w:rsidR="003211F3" w:rsidRPr="002736A5">
        <w:rPr>
          <w:lang w:val="id-ID"/>
        </w:rPr>
        <w:fldChar w:fldCharType="separate"/>
      </w:r>
      <w:r w:rsidR="003211F3" w:rsidRPr="002736A5">
        <w:rPr>
          <w:noProof/>
          <w:lang w:val="id-ID"/>
        </w:rPr>
        <w:t xml:space="preserve">Irmayanti </w:t>
      </w:r>
      <w:r w:rsidR="003211F3" w:rsidRPr="002736A5">
        <w:rPr>
          <w:noProof/>
          <w:lang w:val="id-ID"/>
        </w:rPr>
        <w:t>(</w:t>
      </w:r>
      <w:hyperlink w:anchor="Irmayanti" w:history="1">
        <w:r w:rsidR="003211F3" w:rsidRPr="002736A5">
          <w:rPr>
            <w:rStyle w:val="Hyperlink"/>
            <w:noProof/>
            <w:u w:val="none"/>
            <w:lang w:val="id-ID"/>
          </w:rPr>
          <w:t>2022</w:t>
        </w:r>
      </w:hyperlink>
      <w:r w:rsidR="003211F3" w:rsidRPr="002736A5">
        <w:rPr>
          <w:noProof/>
          <w:lang w:val="id-ID"/>
        </w:rPr>
        <w:t>)</w:t>
      </w:r>
      <w:r w:rsidR="003211F3" w:rsidRPr="002736A5">
        <w:rPr>
          <w:lang w:val="id-ID"/>
        </w:rPr>
        <w:fldChar w:fldCharType="end"/>
      </w:r>
      <w:r w:rsidR="003211F3" w:rsidRPr="002736A5">
        <w:rPr>
          <w:lang w:val="id-ID"/>
        </w:rPr>
        <w:t xml:space="preserve">, bahwa media pembelajaran animasi berbasis </w:t>
      </w:r>
      <w:r w:rsidR="003211F3" w:rsidRPr="002736A5">
        <w:rPr>
          <w:lang w:val="id-ID"/>
        </w:rPr>
        <w:t xml:space="preserve">Powtoon </w:t>
      </w:r>
      <w:r w:rsidR="003211F3" w:rsidRPr="002736A5">
        <w:rPr>
          <w:lang w:val="id-ID"/>
        </w:rPr>
        <w:t xml:space="preserve">dapat memberikan pengaruh terhadap hasil belajar </w:t>
      </w:r>
      <w:r w:rsidR="003211F3" w:rsidRPr="002736A5">
        <w:rPr>
          <w:lang w:val="id-ID"/>
        </w:rPr>
        <w:t>IPA</w:t>
      </w:r>
      <w:r w:rsidR="003211F3" w:rsidRPr="002736A5">
        <w:rPr>
          <w:lang w:val="id-ID"/>
        </w:rPr>
        <w:t xml:space="preserve"> siswa </w:t>
      </w:r>
      <w:r w:rsidR="003211F3" w:rsidRPr="002736A5">
        <w:rPr>
          <w:lang w:val="id-ID"/>
        </w:rPr>
        <w:t xml:space="preserve">sekolah dasar. Siswa juga </w:t>
      </w:r>
      <w:r w:rsidR="003211F3" w:rsidRPr="002736A5">
        <w:rPr>
          <w:lang w:val="id-ID"/>
        </w:rPr>
        <w:t>memberikan respon positif terhadap media pembelajaran tersebut.</w:t>
      </w:r>
    </w:p>
    <w:p w14:paraId="6AC1D257" w14:textId="5CD5457E" w:rsidR="00B11FAD" w:rsidRPr="002736A5" w:rsidRDefault="00B11FAD" w:rsidP="00B11FAD">
      <w:pPr>
        <w:autoSpaceDE w:val="0"/>
        <w:autoSpaceDN w:val="0"/>
        <w:adjustRightInd w:val="0"/>
        <w:spacing w:line="276" w:lineRule="auto"/>
        <w:ind w:firstLine="720"/>
        <w:jc w:val="both"/>
      </w:pPr>
      <w:r w:rsidRPr="00B11FAD">
        <w:t>Powtoon yang merupakan aplikasi pembuatan video animasi kartun efektif sebagai media pembelajaran. </w:t>
      </w:r>
      <w:r w:rsidRPr="002736A5">
        <w:t xml:space="preserve">Media ini </w:t>
      </w:r>
      <w:r w:rsidRPr="00B11FAD">
        <w:t>dapat meningkatkan motivasi belajar siswa yang kemudian berdampak pada peningkatan hasil belajar</w:t>
      </w:r>
      <w:r w:rsidR="00743FA8" w:rsidRPr="002736A5">
        <w:t xml:space="preserve"> </w:t>
      </w:r>
      <w:r w:rsidR="00743FA8" w:rsidRPr="002736A5">
        <w:fldChar w:fldCharType="begin" w:fldLock="1"/>
      </w:r>
      <w:r w:rsidR="00743FA8" w:rsidRPr="002736A5">
        <w:instrText>ADDIN CSL_CITATION {"citationItems":[{"id":"ITEM-1","itemData":{"ISSN":"2656-307X","author":[{"dropping-particle":"","family":"Tiwow","given":"Deiby","non-dropping-particle":"","parse-names":false,"suffix":""},{"dropping-particle":"","family":"Wongkar","given":"Veronica","non-dropping-particle":"","parse-names":false,"suffix":""},{"dropping-particle":"","family":"Mangelep","given":"Navel Oktaviandy","non-dropping-particle":"","parse-names":false,"suffix":""},{"dropping-particle":"","family":"Lomban","given":"Edino Ayub","non-dropping-particle":"","parse-names":false,"suffix":""}],"container-title":"Journal Focus Action of Research Mathematic (Factor M)","id":"ITEM-1","issue":"2","issued":{"date-parts":[["2022"]]},"page":"107-122","title":"Pengaruh media pembelajaran animasi powtoon terhadap hasil belajar ditinjau dari minat belajar peserta didik","type":"article-journal","volume":"4"},"uris":["http://www.mendeley.com/documents/?uuid=16ee7df2-4e99-43a5-ba47-550e4c05b111"]}],"mendeley":{"formattedCitation":"(Tiwow et al. 2022)","plainTextFormattedCitation":"(Tiwow et al. 2022)","previouslyFormattedCitation":"(Tiwow et al. 2022)"},"properties":{"noteIndex":0},"schema":"https://github.com/citation-style-language/schema/raw/master/csl-citation.json"}</w:instrText>
      </w:r>
      <w:r w:rsidR="00743FA8" w:rsidRPr="002736A5">
        <w:fldChar w:fldCharType="separate"/>
      </w:r>
      <w:r w:rsidR="00743FA8" w:rsidRPr="002736A5">
        <w:rPr>
          <w:noProof/>
        </w:rPr>
        <w:t xml:space="preserve">(Tiwow et al. </w:t>
      </w:r>
      <w:hyperlink w:anchor="Tiwow" w:history="1">
        <w:r w:rsidR="00743FA8" w:rsidRPr="002736A5">
          <w:rPr>
            <w:rStyle w:val="Hyperlink"/>
            <w:noProof/>
            <w:u w:val="none"/>
          </w:rPr>
          <w:t>2022</w:t>
        </w:r>
      </w:hyperlink>
      <w:r w:rsidR="00743FA8" w:rsidRPr="002736A5">
        <w:rPr>
          <w:noProof/>
        </w:rPr>
        <w:t>)</w:t>
      </w:r>
      <w:r w:rsidR="00743FA8" w:rsidRPr="002736A5">
        <w:fldChar w:fldCharType="end"/>
      </w:r>
      <w:r w:rsidRPr="00B11FAD">
        <w:t>. </w:t>
      </w:r>
      <w:r w:rsidRPr="002736A5">
        <w:t xml:space="preserve">Aplikasi ini </w:t>
      </w:r>
      <w:r w:rsidRPr="00B11FAD">
        <w:t>mudah digunakan</w:t>
      </w:r>
      <w:r w:rsidRPr="002736A5">
        <w:t xml:space="preserve"> dan dapat dipelajari secara mandiri</w:t>
      </w:r>
      <w:r w:rsidRPr="00B11FAD">
        <w:t>, sehingga guru dapat dengan mudah menciptakan video animasi yang menarik dan interaktif.</w:t>
      </w:r>
    </w:p>
    <w:p w14:paraId="3A5297E7" w14:textId="3A313429" w:rsidR="003211F3" w:rsidRPr="002736A5" w:rsidRDefault="003211F3" w:rsidP="00426082">
      <w:pPr>
        <w:autoSpaceDE w:val="0"/>
        <w:autoSpaceDN w:val="0"/>
        <w:adjustRightInd w:val="0"/>
        <w:spacing w:line="276" w:lineRule="auto"/>
        <w:ind w:firstLine="720"/>
        <w:jc w:val="both"/>
        <w:rPr>
          <w:lang w:val="id-ID"/>
        </w:rPr>
      </w:pPr>
      <w:r w:rsidRPr="002736A5">
        <w:rPr>
          <w:lang w:val="id-ID"/>
        </w:rPr>
        <w:t xml:space="preserve">Penggunaan </w:t>
      </w:r>
      <w:r w:rsidRPr="002736A5">
        <w:t>multimedia</w:t>
      </w:r>
      <w:r w:rsidRPr="002736A5">
        <w:rPr>
          <w:lang w:val="id-ID"/>
        </w:rPr>
        <w:t xml:space="preserve"> interaktif sebagai salah satu media dalam proses belajar mengajar abad</w:t>
      </w:r>
      <w:r w:rsidR="00743FA8" w:rsidRPr="002736A5">
        <w:rPr>
          <w:lang w:val="id-ID"/>
        </w:rPr>
        <w:t xml:space="preserve"> </w:t>
      </w:r>
      <w:r w:rsidRPr="002736A5">
        <w:rPr>
          <w:lang w:val="id-ID"/>
        </w:rPr>
        <w:t>21 dapat memberikan pengaruh positif bagi siswa</w:t>
      </w:r>
      <w:r w:rsidR="005742A0" w:rsidRPr="002736A5">
        <w:rPr>
          <w:lang w:val="id-ID"/>
        </w:rPr>
        <w:t xml:space="preserve"> </w:t>
      </w:r>
      <w:r w:rsidR="005742A0" w:rsidRPr="002736A5">
        <w:rPr>
          <w:lang w:val="id-ID"/>
        </w:rPr>
        <w:fldChar w:fldCharType="begin" w:fldLock="1"/>
      </w:r>
      <w:r w:rsidR="001A4D93" w:rsidRPr="002736A5">
        <w:rPr>
          <w:lang w:val="id-ID"/>
        </w:rPr>
        <w:instrText>ADDIN CSL_CITATION {"citationItems":[{"id":"ITEM-1","itemData":{"DOI":"10.30880/ojtp.2021.06.01.003","ISSN":"2289-7410","author":[{"dropping-particle":"","family":"Rusli","given":"Nur Farahkhanna Mohd","non-dropping-particle":"","parse-names":false,"suffix":""},{"dropping-particle":"","family":"Ibrahim","given":"Nur Fatin Shamimi Che","non-dropping-particle":"","parse-names":false,"suffix":""},{"dropping-particle":"","family":"Raâ","given":"Mohd","non-dropping-particle":"","parse-names":false,"suffix":""},{"dropping-particle":"","family":"Nallaluthan","given":"Kesavan","non-dropping-particle":"","parse-names":false,"suffix":""}],"container-title":"Online journal for tvet practitioners","id":"ITEM-1","issue":"1","issued":{"date-parts":[["2021"]]},"page":"15-24","title":"Persepsi Pelajar terhadap Aplikasi Multimedia Interaktif dalam Proses Pengajaran dan Pembelajaran Abad ke-21: Students' Perceptions of Interactive Multimedia Applications in the 21st Century Teaching and Learning Process","type":"article-journal","volume":"6"},"uris":["http://www.mendeley.com/documents/?uuid=ed31fc24-6985-4e33-a021-c958b3b7291f"]}],"mendeley":{"formattedCitation":"(Rusli et al. 2021)","plainTextFormattedCitation":"(Rusli et al. 2021)","previouslyFormattedCitation":"(Rusli et al. 2021)"},"properties":{"noteIndex":0},"schema":"https://github.com/citation-style-language/schema/raw/master/csl-citation.json"}</w:instrText>
      </w:r>
      <w:r w:rsidR="005742A0" w:rsidRPr="002736A5">
        <w:rPr>
          <w:lang w:val="id-ID"/>
        </w:rPr>
        <w:fldChar w:fldCharType="separate"/>
      </w:r>
      <w:r w:rsidR="005742A0" w:rsidRPr="002736A5">
        <w:rPr>
          <w:noProof/>
          <w:lang w:val="id-ID"/>
        </w:rPr>
        <w:t xml:space="preserve">(Rusli et al. </w:t>
      </w:r>
      <w:hyperlink w:anchor="Rusli" w:history="1">
        <w:r w:rsidR="005742A0" w:rsidRPr="002736A5">
          <w:rPr>
            <w:rStyle w:val="Hyperlink"/>
            <w:noProof/>
            <w:u w:val="none"/>
            <w:lang w:val="id-ID"/>
          </w:rPr>
          <w:t>2021</w:t>
        </w:r>
      </w:hyperlink>
      <w:r w:rsidR="005742A0" w:rsidRPr="002736A5">
        <w:rPr>
          <w:noProof/>
          <w:lang w:val="id-ID"/>
        </w:rPr>
        <w:t>)</w:t>
      </w:r>
      <w:r w:rsidR="005742A0" w:rsidRPr="002736A5">
        <w:rPr>
          <w:lang w:val="id-ID"/>
        </w:rPr>
        <w:fldChar w:fldCharType="end"/>
      </w:r>
      <w:r w:rsidRPr="002736A5">
        <w:rPr>
          <w:lang w:val="id-ID"/>
        </w:rPr>
        <w:t>. Penggunaan materi multimedia interaktif oleh guru tidak hanya dapat menarik siswa untuk terus aktif belajar di kelas, tetapi siswa juga akan lebih fokus dan lebih memahami isi mata pelajaran yang dipelajari</w:t>
      </w:r>
      <w:r w:rsidR="00B11FAD" w:rsidRPr="002736A5">
        <w:rPr>
          <w:lang w:val="id-ID"/>
        </w:rPr>
        <w:t xml:space="preserve">. Apalagi ketika penggunaan media video yang tepat dan sesuai karakteristik atau kebutuhan siswa sekolah dasar, yakni </w:t>
      </w:r>
      <w:r w:rsidRPr="002736A5">
        <w:rPr>
          <w:lang w:val="id-ID"/>
        </w:rPr>
        <w:t xml:space="preserve">menggunakan unsur-unsur seperti </w:t>
      </w:r>
      <w:r w:rsidR="00B11FAD" w:rsidRPr="002736A5">
        <w:rPr>
          <w:lang w:val="id-ID"/>
        </w:rPr>
        <w:t>audio</w:t>
      </w:r>
      <w:r w:rsidR="00B11FAD" w:rsidRPr="002736A5">
        <w:rPr>
          <w:lang w:val="id-ID"/>
        </w:rPr>
        <w:t xml:space="preserve">, </w:t>
      </w:r>
      <w:r w:rsidRPr="002736A5">
        <w:rPr>
          <w:lang w:val="id-ID"/>
        </w:rPr>
        <w:t xml:space="preserve">video, grafik, dan animasi </w:t>
      </w:r>
      <w:r w:rsidRPr="002736A5">
        <w:rPr>
          <w:lang w:val="id-ID"/>
        </w:rPr>
        <w:fldChar w:fldCharType="begin" w:fldLock="1"/>
      </w:r>
      <w:r w:rsidR="005742A0" w:rsidRPr="002736A5">
        <w:rPr>
          <w:lang w:val="id-ID"/>
        </w:rPr>
        <w:instrText>ADDIN CSL_CITATION {"citationItems":[{"id":"ITEM-1","itemData":{"DOI":"10.23887/jp2.v4i1.31524","ISSN":"26143909","abstract":"Penggunaan perangkat teknologi dalam pembelajaran bukan menjadi suatu kemewahan melainkan sudah menjadi kebutuhan utama dalam pembelajaran. Dalam mengajarkan mata pelajaran bimbingan TIK, maka seorang guru dituntut harus mampu mempresentasikan isi materi pembelajaran kedalam suatu media pembelajaran interaktif yang inovatif. Penelitian pengembangan ini bertujuan untuk mengembangkan sebuah media pembelajaran interaktif dengan menggunakan aplikasi powntoon yang dapat digunakan guru dalam mempresentasikan materi ajar dalam proses pembelajaran secara tatap muka maupun daring (online). Jenis penelitian ini adalah penelitian pengembangan dengan model pengembangan yang digunakan adalah 4-D. Model 4-D ini memiliki 4 tahap utama yaitu, define, design, develop, dan disseminate. Subjek penelitian ini adalah 30 siswa sebagai subjek uji coba, 2 oarah ahli media dan 2 orang ahli materi. Instrumen penelitian yang digunakan berupa tes dan angket. Sedangkan teknik analisis data yang digunakan adalah teknik analisis data deskriptif yaitu dengan mendeskripsikan kevalidan, kepraktisan, dan keefektifan penggunaan media dalam pembelajaran. Hasil pengembangan media ini sebagai berikut; (1) Validitas media dinyatakan sangat valid pada syarat didaktik, konstruk dan teknis dengan rata-rata nilai dikategorikan sangat valid (2) Praktikalitas media berdasarkan respon dosen setelah melalui uji coba dinyatakan sangat praktis, sedangkan pada praktikalitas berdasarkan respon mahasiswa setelah melalui uji coba dinyatakan sangat praktis (3) Efektivitas media efektif dalam meningkatkan aktivitas belajar siswa dengan kategori sangat baik dari hasil belajar sebelum dengan setelah menggunakan media ini. Simpulan dari penelitian ini adalah media pembelajaran interaktif ini valid, praktis, dan efektif untuk dimanfaatkan sebagai media pembelajaran pada mata pelajaran Bimbingan TIK.","author":[{"dropping-particle":"","family":"Fitra","given":"Julsyam","non-dropping-particle":"","parse-names":false,"suffix":""},{"dropping-particle":"","family":"Maksum","given":"Hasan","non-dropping-particle":"","parse-names":false,"suffix":""}],"container-title":"Jurnal Pedagogi dan Pembelajaran","id":"ITEM-1","issue":"1","issued":{"date-parts":[["2021"]]},"page":"1","title":"Efektivitas Media Pembelajaran Interaktif dengan Aplikasi Powntoon pada Mata Pelajaran Bimbingan TIK","type":"article-journal","volume":"4"},"uris":["http://www.mendeley.com/documents/?uuid=d32eb852-16dc-4bf5-905b-16c257d7208b","http://www.mendeley.com/documents/?uuid=82dc20b4-4657-42f6-898e-3716725f7d85"]}],"mendeley":{"formattedCitation":"(Fitra and Maksum 2021)","manualFormatting":"(Fitra and Maksum 2021;","plainTextFormattedCitation":"(Fitra and Maksum 2021)","previouslyFormattedCitation":"(Fitra and Maksum 2021)"},"properties":{"noteIndex":0},"schema":"https://github.com/citation-style-language/schema/raw/master/csl-citation.json"}</w:instrText>
      </w:r>
      <w:r w:rsidRPr="002736A5">
        <w:rPr>
          <w:lang w:val="id-ID"/>
        </w:rPr>
        <w:fldChar w:fldCharType="separate"/>
      </w:r>
      <w:r w:rsidRPr="002736A5">
        <w:rPr>
          <w:noProof/>
          <w:lang w:val="id-ID"/>
        </w:rPr>
        <w:t xml:space="preserve">(Fitra </w:t>
      </w:r>
      <w:r w:rsidR="002736A5" w:rsidRPr="002736A5">
        <w:rPr>
          <w:noProof/>
          <w:lang w:val="id-ID"/>
        </w:rPr>
        <w:t>dan</w:t>
      </w:r>
      <w:r w:rsidRPr="002736A5">
        <w:rPr>
          <w:noProof/>
          <w:lang w:val="id-ID"/>
        </w:rPr>
        <w:t xml:space="preserve"> Maksum </w:t>
      </w:r>
      <w:hyperlink w:anchor="Fitra" w:history="1">
        <w:r w:rsidRPr="002736A5">
          <w:rPr>
            <w:rStyle w:val="Hyperlink"/>
            <w:noProof/>
            <w:u w:val="none"/>
            <w:lang w:val="id-ID"/>
          </w:rPr>
          <w:t>2021</w:t>
        </w:r>
      </w:hyperlink>
      <w:r w:rsidR="005742A0" w:rsidRPr="002736A5">
        <w:rPr>
          <w:noProof/>
          <w:lang w:val="id-ID"/>
        </w:rPr>
        <w:t>;</w:t>
      </w:r>
      <w:r w:rsidRPr="002736A5">
        <w:rPr>
          <w:lang w:val="id-ID"/>
        </w:rPr>
        <w:fldChar w:fldCharType="end"/>
      </w:r>
      <w:r w:rsidRPr="002736A5">
        <w:rPr>
          <w:lang w:val="id-ID"/>
        </w:rPr>
        <w:t xml:space="preserve"> </w:t>
      </w:r>
      <w:r w:rsidRPr="002736A5">
        <w:rPr>
          <w:lang w:val="id-ID"/>
        </w:rPr>
        <w:fldChar w:fldCharType="begin" w:fldLock="1"/>
      </w:r>
      <w:r w:rsidR="005742A0" w:rsidRPr="002736A5">
        <w:rPr>
          <w:lang w:val="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liviana","given":"Evi","non-dropping-particle":"","parse-names":false,"suffix":""}],"container-title":"Journal of Chemical Information and Modeling","id":"ITEM-1","issue":"1","issued":{"date-parts":[["2017"]]},"page":"1689-1699","title":"Aplikasi PowToon Sebagai Media Pembelajaran : Manfaat dan Problematikanya","type":"article-journal","volume":"6"},"uris":["http://www.mendeley.com/documents/?uuid=3abc2f4d-db70-4866-a6a2-e202850bff32","http://www.mendeley.com/documents/?uuid=90b4cd6f-c7bb-4e8a-8211-bc23cd12319f"]}],"mendeley":{"formattedCitation":"(Deliviana 2017)","manualFormatting":"Deliviana 2017)","plainTextFormattedCitation":"(Deliviana 2017)","previouslyFormattedCitation":"(Deliviana 2017)"},"properties":{"noteIndex":0},"schema":"https://github.com/citation-style-language/schema/raw/master/csl-citation.json"}</w:instrText>
      </w:r>
      <w:r w:rsidRPr="002736A5">
        <w:rPr>
          <w:lang w:val="id-ID"/>
        </w:rPr>
        <w:fldChar w:fldCharType="separate"/>
      </w:r>
      <w:r w:rsidRPr="002736A5">
        <w:rPr>
          <w:noProof/>
          <w:lang w:val="id-ID"/>
        </w:rPr>
        <w:t xml:space="preserve">Deliviana </w:t>
      </w:r>
      <w:hyperlink w:anchor="Deliviana" w:history="1">
        <w:r w:rsidRPr="002736A5">
          <w:rPr>
            <w:rStyle w:val="Hyperlink"/>
            <w:noProof/>
            <w:u w:val="none"/>
            <w:lang w:val="id-ID"/>
          </w:rPr>
          <w:t>2017</w:t>
        </w:r>
      </w:hyperlink>
      <w:r w:rsidRPr="002736A5">
        <w:rPr>
          <w:noProof/>
          <w:lang w:val="id-ID"/>
        </w:rPr>
        <w:t>)</w:t>
      </w:r>
      <w:r w:rsidRPr="002736A5">
        <w:rPr>
          <w:lang w:val="id-ID"/>
        </w:rPr>
        <w:fldChar w:fldCharType="end"/>
      </w:r>
      <w:r w:rsidRPr="002736A5">
        <w:rPr>
          <w:lang w:val="id-ID"/>
        </w:rPr>
        <w:t>.</w:t>
      </w:r>
    </w:p>
    <w:p w14:paraId="1410973E" w14:textId="77777777" w:rsidR="004A4D18" w:rsidRPr="00620076" w:rsidRDefault="004A4D18" w:rsidP="00F40B99">
      <w:pPr>
        <w:tabs>
          <w:tab w:val="left" w:pos="340"/>
        </w:tabs>
        <w:rPr>
          <w:b/>
          <w:caps/>
        </w:rPr>
      </w:pPr>
    </w:p>
    <w:p w14:paraId="1FC34B4B" w14:textId="652D4082" w:rsidR="004A4D18" w:rsidRPr="00620076" w:rsidRDefault="004A4D18" w:rsidP="004A4D18">
      <w:pPr>
        <w:tabs>
          <w:tab w:val="left" w:pos="340"/>
        </w:tabs>
        <w:spacing w:line="276" w:lineRule="auto"/>
        <w:rPr>
          <w:b/>
          <w:color w:val="000000"/>
        </w:rPr>
      </w:pPr>
      <w:r w:rsidRPr="00620076">
        <w:rPr>
          <w:b/>
          <w:caps/>
        </w:rPr>
        <w:t>PENUTUP</w:t>
      </w:r>
    </w:p>
    <w:p w14:paraId="4169D9B5" w14:textId="61342D5F" w:rsidR="00417797" w:rsidRDefault="00417797" w:rsidP="00B90940">
      <w:pPr>
        <w:autoSpaceDE w:val="0"/>
        <w:autoSpaceDN w:val="0"/>
        <w:adjustRightInd w:val="0"/>
        <w:spacing w:line="276" w:lineRule="auto"/>
        <w:ind w:firstLine="720"/>
        <w:jc w:val="both"/>
      </w:pPr>
      <w:r w:rsidRPr="00417797">
        <w:t>Penerapan multimedia interaktif</w:t>
      </w:r>
      <w:r>
        <w:t xml:space="preserve"> berbantuan Powtoon dapat meningkatkan hasil belajar IPA siswa kelas V </w:t>
      </w:r>
      <w:r w:rsidRPr="00417797">
        <w:t>UPT SPF SD Negeri Sipala II Koita Makassar</w:t>
      </w:r>
      <w:r>
        <w:t xml:space="preserve">. </w:t>
      </w:r>
      <w:r>
        <w:t xml:space="preserve">Aplikasi </w:t>
      </w:r>
      <w:r w:rsidRPr="00417797">
        <w:t>Powtoon dapat membantu guru dalam membuat media pembelajaran yang menarik, unik dan interaktif. Jika pembelajaran menarik dan seru maka akan memudahkan siswa mengamati dan memahami materi yang disampaikan serta tidak merasa bosan.</w:t>
      </w:r>
      <w:r>
        <w:t xml:space="preserve"> </w:t>
      </w:r>
    </w:p>
    <w:p w14:paraId="444EA39B" w14:textId="27D82BB0" w:rsidR="00B90940" w:rsidRPr="00417797" w:rsidRDefault="00B90940" w:rsidP="00552F9B">
      <w:pPr>
        <w:autoSpaceDE w:val="0"/>
        <w:autoSpaceDN w:val="0"/>
        <w:adjustRightInd w:val="0"/>
        <w:spacing w:line="276" w:lineRule="auto"/>
        <w:ind w:firstLine="720"/>
        <w:jc w:val="both"/>
      </w:pPr>
      <w:r w:rsidRPr="00417797">
        <w:t>Penelitian ini berimplikasi pada</w:t>
      </w:r>
      <w:r w:rsidR="001125D8">
        <w:t xml:space="preserve"> pentingnya guru untuk selalu meningkatkan kompetensinya di era digital, khususnya kemampuan untuk memanfaatkan teknologi dan berbagai aplikasi sebagai alat dan media pembelajaran. </w:t>
      </w:r>
      <w:r w:rsidR="00552F9B" w:rsidRPr="00417797">
        <w:t xml:space="preserve">Keterbatasan </w:t>
      </w:r>
      <w:r w:rsidRPr="00417797">
        <w:t xml:space="preserve">penelitian ini </w:t>
      </w:r>
      <w:r w:rsidR="00552F9B">
        <w:t xml:space="preserve">adalah pembuat video pembelajaran dan yang mengajarkannya di kelas adalah peneliti (mahasiswa). Oleh karena itu, gambaran tentang kemampuan guru baik dalam menggunakan aplikasi </w:t>
      </w:r>
      <w:r w:rsidR="00552F9B" w:rsidRPr="00417797">
        <w:t xml:space="preserve">Powtoon </w:t>
      </w:r>
      <w:r w:rsidR="00552F9B">
        <w:t>untuk</w:t>
      </w:r>
      <w:r w:rsidR="00552F9B" w:rsidRPr="00417797">
        <w:t xml:space="preserve"> pembuatan media </w:t>
      </w:r>
      <w:r w:rsidR="00552F9B">
        <w:t xml:space="preserve">video </w:t>
      </w:r>
      <w:r w:rsidR="00552F9B" w:rsidRPr="00417797">
        <w:t>pembelajaran</w:t>
      </w:r>
      <w:r w:rsidR="00552F9B" w:rsidRPr="00417797">
        <w:t xml:space="preserve"> </w:t>
      </w:r>
      <w:r w:rsidR="00552F9B">
        <w:t xml:space="preserve">maupun dalam menerapkan media tersebut dalam proses pembelajaran belum dikaji dalam penelitian ini. </w:t>
      </w:r>
    </w:p>
    <w:p w14:paraId="466195DF" w14:textId="6BF9C577" w:rsidR="00F40B99" w:rsidRDefault="00F40B99" w:rsidP="00C70219">
      <w:pPr>
        <w:tabs>
          <w:tab w:val="left" w:pos="450"/>
          <w:tab w:val="left" w:pos="2950"/>
        </w:tabs>
        <w:ind w:firstLine="567"/>
        <w:jc w:val="both"/>
      </w:pPr>
    </w:p>
    <w:p w14:paraId="28BF5FA2" w14:textId="77777777" w:rsidR="00F40B99" w:rsidRPr="00620076" w:rsidRDefault="00F40B99" w:rsidP="00F40B99">
      <w:pPr>
        <w:autoSpaceDE w:val="0"/>
        <w:spacing w:line="276" w:lineRule="auto"/>
        <w:rPr>
          <w:b/>
          <w:color w:val="000000"/>
          <w:sz w:val="20"/>
          <w:szCs w:val="20"/>
        </w:rPr>
      </w:pPr>
      <w:r w:rsidRPr="00620076">
        <w:rPr>
          <w:b/>
          <w:color w:val="000000"/>
          <w:sz w:val="20"/>
          <w:szCs w:val="20"/>
        </w:rPr>
        <w:t>PERNYATAAN PENULIS</w:t>
      </w:r>
    </w:p>
    <w:p w14:paraId="50C4989A"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Pendanaan</w:t>
      </w:r>
    </w:p>
    <w:p w14:paraId="211F221D"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Penelitian ini dibiayai secara mandiri oleh penulis.</w:t>
      </w:r>
    </w:p>
    <w:p w14:paraId="426C8807"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Kontribusi Penulis</w:t>
      </w:r>
    </w:p>
    <w:p w14:paraId="58AB580C"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 xml:space="preserve">Penulis pertama </w:t>
      </w:r>
      <w:r>
        <w:rPr>
          <w:color w:val="000000"/>
          <w:sz w:val="20"/>
          <w:szCs w:val="20"/>
        </w:rPr>
        <w:t xml:space="preserve">merupakan peneliti yang mengumpulkan data dan menyusun laporan penelitian </w:t>
      </w:r>
      <w:r w:rsidRPr="00620076">
        <w:rPr>
          <w:color w:val="000000"/>
          <w:sz w:val="20"/>
          <w:szCs w:val="20"/>
        </w:rPr>
        <w:t xml:space="preserve">dalam bentuk artikel. Penulis kedua dan ketiga sebagai </w:t>
      </w:r>
      <w:r>
        <w:rPr>
          <w:color w:val="000000"/>
          <w:sz w:val="20"/>
          <w:szCs w:val="20"/>
        </w:rPr>
        <w:t xml:space="preserve">supervisor yang memeriksa dan memastikan laporan penelitian disusun secara metodologis dan </w:t>
      </w:r>
      <w:r w:rsidRPr="00620076">
        <w:rPr>
          <w:color w:val="000000"/>
          <w:sz w:val="20"/>
          <w:szCs w:val="20"/>
        </w:rPr>
        <w:t xml:space="preserve">penulisan artikel </w:t>
      </w:r>
      <w:r>
        <w:rPr>
          <w:color w:val="000000"/>
          <w:sz w:val="20"/>
          <w:szCs w:val="20"/>
        </w:rPr>
        <w:t>sesuai dengan gaya selingkung jurnal.</w:t>
      </w:r>
    </w:p>
    <w:p w14:paraId="405DA697"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lastRenderedPageBreak/>
        <w:t>Ketersediaan Data</w:t>
      </w:r>
    </w:p>
    <w:p w14:paraId="63CCCDB6" w14:textId="77777777" w:rsidR="00F40B99" w:rsidRPr="00620076" w:rsidRDefault="00F40B99" w:rsidP="00F40B99">
      <w:pPr>
        <w:autoSpaceDE w:val="0"/>
        <w:spacing w:line="276" w:lineRule="auto"/>
        <w:ind w:firstLine="720"/>
        <w:jc w:val="both"/>
        <w:rPr>
          <w:color w:val="000000"/>
          <w:sz w:val="20"/>
          <w:szCs w:val="20"/>
        </w:rPr>
      </w:pPr>
      <w:r w:rsidRPr="00620076">
        <w:rPr>
          <w:color w:val="000000"/>
          <w:sz w:val="20"/>
          <w:szCs w:val="20"/>
        </w:rPr>
        <w:t>Data penelitian tersedia secara lengkap pada penulis korespondensi.</w:t>
      </w:r>
    </w:p>
    <w:p w14:paraId="42FCBDAC" w14:textId="77777777" w:rsidR="00F40B99" w:rsidRPr="00620076" w:rsidRDefault="00F40B99" w:rsidP="00F40B99">
      <w:pPr>
        <w:autoSpaceDE w:val="0"/>
        <w:spacing w:before="120" w:line="276" w:lineRule="auto"/>
        <w:rPr>
          <w:b/>
          <w:color w:val="000000"/>
          <w:sz w:val="20"/>
          <w:szCs w:val="20"/>
        </w:rPr>
      </w:pPr>
      <w:r w:rsidRPr="00620076">
        <w:rPr>
          <w:b/>
          <w:color w:val="000000"/>
          <w:sz w:val="20"/>
          <w:szCs w:val="20"/>
        </w:rPr>
        <w:t>Ucapan Terima Kasih</w:t>
      </w:r>
    </w:p>
    <w:p w14:paraId="0B8AC17B" w14:textId="48946AC2" w:rsidR="004A4D18" w:rsidRPr="00F40B99" w:rsidRDefault="00F40B99" w:rsidP="00F40B99">
      <w:pPr>
        <w:autoSpaceDE w:val="0"/>
        <w:spacing w:line="276" w:lineRule="auto"/>
        <w:ind w:firstLine="720"/>
        <w:jc w:val="both"/>
        <w:rPr>
          <w:color w:val="000000"/>
          <w:sz w:val="20"/>
          <w:szCs w:val="20"/>
        </w:rPr>
      </w:pPr>
      <w:r w:rsidRPr="00620076">
        <w:rPr>
          <w:color w:val="000000"/>
          <w:sz w:val="20"/>
          <w:szCs w:val="20"/>
        </w:rPr>
        <w:t xml:space="preserve">Penulis mengucapkan terima kasih </w:t>
      </w:r>
      <w:r>
        <w:rPr>
          <w:color w:val="000000"/>
          <w:sz w:val="20"/>
          <w:szCs w:val="20"/>
        </w:rPr>
        <w:t xml:space="preserve">kepada Kepala </w:t>
      </w:r>
      <w:r w:rsidR="00B90940" w:rsidRPr="00B90940">
        <w:rPr>
          <w:color w:val="000000"/>
          <w:sz w:val="20"/>
          <w:szCs w:val="20"/>
        </w:rPr>
        <w:t>UPT SPF SD Neger</w:t>
      </w:r>
      <w:r w:rsidR="00B90940">
        <w:rPr>
          <w:color w:val="000000"/>
          <w:sz w:val="20"/>
          <w:szCs w:val="20"/>
        </w:rPr>
        <w:t>i</w:t>
      </w:r>
      <w:r w:rsidR="00B90940" w:rsidRPr="00B90940">
        <w:rPr>
          <w:color w:val="000000"/>
          <w:sz w:val="20"/>
          <w:szCs w:val="20"/>
        </w:rPr>
        <w:t xml:space="preserve"> Sipala II Koita Makassar</w:t>
      </w:r>
      <w:r w:rsidR="00B90940" w:rsidRPr="00B90940">
        <w:rPr>
          <w:color w:val="000000"/>
          <w:sz w:val="20"/>
          <w:szCs w:val="20"/>
        </w:rPr>
        <w:t xml:space="preserve"> </w:t>
      </w:r>
      <w:r>
        <w:rPr>
          <w:color w:val="000000"/>
          <w:sz w:val="20"/>
          <w:szCs w:val="20"/>
        </w:rPr>
        <w:t xml:space="preserve">yang mengizinkan penulis untuk mengumpulkan data di sekolah yang dipimpinnya. Begitu pula kepada </w:t>
      </w:r>
      <w:r w:rsidR="00B90940">
        <w:rPr>
          <w:color w:val="000000"/>
          <w:sz w:val="20"/>
          <w:szCs w:val="20"/>
        </w:rPr>
        <w:t xml:space="preserve">guru dan siswa kelas </w:t>
      </w:r>
      <w:r w:rsidR="00B90940" w:rsidRPr="00B90940">
        <w:rPr>
          <w:color w:val="000000"/>
          <w:sz w:val="20"/>
          <w:szCs w:val="20"/>
        </w:rPr>
        <w:t>V UPT SPF SD Neger</w:t>
      </w:r>
      <w:r w:rsidR="00B90940">
        <w:rPr>
          <w:color w:val="000000"/>
          <w:sz w:val="20"/>
          <w:szCs w:val="20"/>
        </w:rPr>
        <w:t>i</w:t>
      </w:r>
      <w:r w:rsidR="00B90940" w:rsidRPr="00B90940">
        <w:rPr>
          <w:color w:val="000000"/>
          <w:sz w:val="20"/>
          <w:szCs w:val="20"/>
        </w:rPr>
        <w:t xml:space="preserve"> Sipala II Koita Makassar</w:t>
      </w:r>
      <w:r w:rsidR="00B90940">
        <w:rPr>
          <w:color w:val="000000"/>
          <w:sz w:val="20"/>
          <w:szCs w:val="20"/>
        </w:rPr>
        <w:t xml:space="preserve"> </w:t>
      </w:r>
      <w:r>
        <w:rPr>
          <w:color w:val="000000"/>
          <w:sz w:val="20"/>
          <w:szCs w:val="20"/>
        </w:rPr>
        <w:t xml:space="preserve">yang bersedia </w:t>
      </w:r>
      <w:r w:rsidR="00B90940">
        <w:rPr>
          <w:color w:val="000000"/>
          <w:sz w:val="20"/>
          <w:szCs w:val="20"/>
        </w:rPr>
        <w:t>menjadi objek penelitian ini.</w:t>
      </w:r>
    </w:p>
    <w:p w14:paraId="4A19E8D0" w14:textId="77777777" w:rsidR="004A4D18" w:rsidRDefault="004A4D18" w:rsidP="000134FD">
      <w:pPr>
        <w:tabs>
          <w:tab w:val="left" w:pos="340"/>
        </w:tabs>
        <w:rPr>
          <w:b/>
          <w:caps/>
        </w:rPr>
      </w:pPr>
    </w:p>
    <w:p w14:paraId="739C9F45" w14:textId="1EEB75FB" w:rsidR="004A4D18" w:rsidRPr="00620076" w:rsidRDefault="004A4D18" w:rsidP="004A4D18">
      <w:pPr>
        <w:tabs>
          <w:tab w:val="left" w:pos="340"/>
        </w:tabs>
        <w:spacing w:line="276" w:lineRule="auto"/>
        <w:rPr>
          <w:b/>
          <w:color w:val="000000"/>
        </w:rPr>
      </w:pPr>
      <w:r w:rsidRPr="00620076">
        <w:rPr>
          <w:b/>
          <w:caps/>
        </w:rPr>
        <w:t>DAFTAR RUJUKAN</w:t>
      </w:r>
    </w:p>
    <w:p w14:paraId="5BC81757" w14:textId="43250E8E" w:rsidR="001A4D93" w:rsidRPr="009479FD" w:rsidRDefault="005823FB" w:rsidP="001A4D93">
      <w:pPr>
        <w:widowControl w:val="0"/>
        <w:autoSpaceDE w:val="0"/>
        <w:autoSpaceDN w:val="0"/>
        <w:adjustRightInd w:val="0"/>
        <w:spacing w:before="60"/>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bookmarkStart w:id="2" w:name="Awalia"/>
      <w:r w:rsidR="001A4D93" w:rsidRPr="001A4D93">
        <w:rPr>
          <w:noProof/>
          <w:sz w:val="22"/>
        </w:rPr>
        <w:t>Awalia</w:t>
      </w:r>
      <w:bookmarkEnd w:id="2"/>
      <w:r w:rsidR="001A4D93" w:rsidRPr="009479FD">
        <w:rPr>
          <w:noProof/>
          <w:sz w:val="22"/>
        </w:rPr>
        <w:t xml:space="preserve">, Izomi, Aan Subhan Pamungkas, </w:t>
      </w:r>
      <w:r w:rsidR="00C70219">
        <w:rPr>
          <w:noProof/>
          <w:sz w:val="22"/>
        </w:rPr>
        <w:t>dan</w:t>
      </w:r>
      <w:r w:rsidR="001A4D93" w:rsidRPr="009479FD">
        <w:rPr>
          <w:noProof/>
          <w:sz w:val="22"/>
        </w:rPr>
        <w:t xml:space="preserve"> Trian Pamungkas Alamsyah. 2019. “Pengembangan Media Pembelajaran Animasi Powtoon </w:t>
      </w:r>
      <w:r w:rsidR="00C70219">
        <w:rPr>
          <w:noProof/>
          <w:sz w:val="22"/>
        </w:rPr>
        <w:t>p</w:t>
      </w:r>
      <w:r w:rsidR="001A4D93" w:rsidRPr="009479FD">
        <w:rPr>
          <w:noProof/>
          <w:sz w:val="22"/>
        </w:rPr>
        <w:t xml:space="preserve">ada Mata Pelajaran Matematika </w:t>
      </w:r>
      <w:r w:rsidR="00C70219">
        <w:rPr>
          <w:noProof/>
          <w:sz w:val="22"/>
        </w:rPr>
        <w:t>d</w:t>
      </w:r>
      <w:r w:rsidR="001A4D93" w:rsidRPr="009479FD">
        <w:rPr>
          <w:noProof/>
          <w:sz w:val="22"/>
        </w:rPr>
        <w:t xml:space="preserve">i Kelas IV SD.” </w:t>
      </w:r>
      <w:r w:rsidR="001A4D93" w:rsidRPr="009479FD">
        <w:rPr>
          <w:i/>
          <w:iCs/>
          <w:noProof/>
          <w:sz w:val="22"/>
        </w:rPr>
        <w:t>Kreano, Jurnal Matematika Kreatif-Inovatif</w:t>
      </w:r>
      <w:r w:rsidR="001A4D93" w:rsidRPr="009479FD">
        <w:rPr>
          <w:noProof/>
          <w:sz w:val="22"/>
        </w:rPr>
        <w:t xml:space="preserve"> 10 (1): 49–56.</w:t>
      </w:r>
      <w:r w:rsidR="0066371B" w:rsidRPr="009479FD">
        <w:rPr>
          <w:noProof/>
          <w:sz w:val="22"/>
        </w:rPr>
        <w:t xml:space="preserve"> </w:t>
      </w:r>
      <w:hyperlink r:id="rId11" w:history="1">
        <w:r w:rsidR="0066371B" w:rsidRPr="009479FD">
          <w:rPr>
            <w:rStyle w:val="Hyperlink"/>
            <w:noProof/>
            <w:sz w:val="22"/>
            <w:u w:val="none"/>
          </w:rPr>
          <w:t>https://doi.org/10.15294/kreano.v10i1.18534</w:t>
        </w:r>
      </w:hyperlink>
    </w:p>
    <w:p w14:paraId="26344C75" w14:textId="0B8DE774" w:rsidR="001A4D93" w:rsidRPr="009479FD" w:rsidRDefault="001A4D93" w:rsidP="001A4D93">
      <w:pPr>
        <w:widowControl w:val="0"/>
        <w:autoSpaceDE w:val="0"/>
        <w:autoSpaceDN w:val="0"/>
        <w:adjustRightInd w:val="0"/>
        <w:spacing w:before="60"/>
        <w:ind w:left="480" w:hanging="480"/>
        <w:rPr>
          <w:noProof/>
          <w:sz w:val="22"/>
        </w:rPr>
      </w:pPr>
      <w:bookmarkStart w:id="3" w:name="Deliviana"/>
      <w:r w:rsidRPr="009479FD">
        <w:rPr>
          <w:noProof/>
          <w:sz w:val="22"/>
        </w:rPr>
        <w:t>Deliviana</w:t>
      </w:r>
      <w:bookmarkEnd w:id="3"/>
      <w:r w:rsidRPr="009479FD">
        <w:rPr>
          <w:noProof/>
          <w:sz w:val="22"/>
        </w:rPr>
        <w:t xml:space="preserve">, Evi. 2017. “Aplikasi PowToon </w:t>
      </w:r>
      <w:r w:rsidR="00BE556B">
        <w:rPr>
          <w:noProof/>
          <w:sz w:val="22"/>
        </w:rPr>
        <w:t>s</w:t>
      </w:r>
      <w:r w:rsidRPr="009479FD">
        <w:rPr>
          <w:noProof/>
          <w:sz w:val="22"/>
        </w:rPr>
        <w:t xml:space="preserve">ebagai Media Pembelajaran : Manfaat </w:t>
      </w:r>
      <w:r w:rsidR="00C70219">
        <w:rPr>
          <w:noProof/>
          <w:sz w:val="22"/>
        </w:rPr>
        <w:t>d</w:t>
      </w:r>
      <w:r w:rsidRPr="009479FD">
        <w:rPr>
          <w:noProof/>
          <w:sz w:val="22"/>
        </w:rPr>
        <w:t xml:space="preserve">an Problematikanya.” </w:t>
      </w:r>
      <w:r w:rsidRPr="009479FD">
        <w:rPr>
          <w:i/>
          <w:iCs/>
          <w:noProof/>
          <w:sz w:val="22"/>
        </w:rPr>
        <w:t>Journal of Chemical Information and Modeling</w:t>
      </w:r>
      <w:r w:rsidRPr="009479FD">
        <w:rPr>
          <w:noProof/>
          <w:sz w:val="22"/>
        </w:rPr>
        <w:t xml:space="preserve"> 6 (1): 1689–99.</w:t>
      </w:r>
      <w:r w:rsidR="0066371B" w:rsidRPr="009479FD">
        <w:rPr>
          <w:noProof/>
          <w:sz w:val="22"/>
        </w:rPr>
        <w:t xml:space="preserve"> </w:t>
      </w:r>
      <w:hyperlink r:id="rId12" w:history="1">
        <w:r w:rsidR="0066371B" w:rsidRPr="009479FD">
          <w:rPr>
            <w:rStyle w:val="Hyperlink"/>
            <w:noProof/>
            <w:sz w:val="22"/>
            <w:u w:val="none"/>
          </w:rPr>
          <w:t>http://repository.uki.ac.id/354</w:t>
        </w:r>
      </w:hyperlink>
    </w:p>
    <w:p w14:paraId="3F65F4E7" w14:textId="33F25EA4" w:rsidR="001A4D93" w:rsidRPr="009479FD" w:rsidRDefault="001A4D93" w:rsidP="001A4D93">
      <w:pPr>
        <w:widowControl w:val="0"/>
        <w:autoSpaceDE w:val="0"/>
        <w:autoSpaceDN w:val="0"/>
        <w:adjustRightInd w:val="0"/>
        <w:spacing w:before="60"/>
        <w:ind w:left="480" w:hanging="480"/>
        <w:rPr>
          <w:noProof/>
          <w:sz w:val="22"/>
        </w:rPr>
      </w:pPr>
      <w:bookmarkStart w:id="4" w:name="Fadilah"/>
      <w:r w:rsidRPr="009479FD">
        <w:rPr>
          <w:noProof/>
          <w:sz w:val="22"/>
        </w:rPr>
        <w:t>Fadilah</w:t>
      </w:r>
      <w:bookmarkEnd w:id="4"/>
      <w:r w:rsidRPr="009479FD">
        <w:rPr>
          <w:noProof/>
          <w:sz w:val="22"/>
        </w:rPr>
        <w:t xml:space="preserve">, Ahmad Arif, Irna Sukmawati, </w:t>
      </w:r>
      <w:r w:rsidR="00C70219">
        <w:rPr>
          <w:noProof/>
          <w:sz w:val="22"/>
        </w:rPr>
        <w:t>dan</w:t>
      </w:r>
      <w:r w:rsidRPr="009479FD">
        <w:rPr>
          <w:noProof/>
          <w:sz w:val="22"/>
        </w:rPr>
        <w:t xml:space="preserve"> Eka Yulyawan Kurniawan. 2022. “Analisis Pemanfaatan Media Powtoon Untuk Meningkatkan Minat Belajar Siswa </w:t>
      </w:r>
      <w:r w:rsidR="00C70219">
        <w:rPr>
          <w:noProof/>
          <w:sz w:val="22"/>
        </w:rPr>
        <w:t>p</w:t>
      </w:r>
      <w:r w:rsidRPr="009479FD">
        <w:rPr>
          <w:noProof/>
          <w:sz w:val="22"/>
        </w:rPr>
        <w:t xml:space="preserve">ada Pembelajaran Tematik </w:t>
      </w:r>
      <w:r w:rsidR="00C70219">
        <w:rPr>
          <w:noProof/>
          <w:sz w:val="22"/>
        </w:rPr>
        <w:t>d</w:t>
      </w:r>
      <w:r w:rsidRPr="009479FD">
        <w:rPr>
          <w:noProof/>
          <w:sz w:val="22"/>
        </w:rPr>
        <w:t xml:space="preserve">i Kelas 5 </w:t>
      </w:r>
      <w:r w:rsidR="00C70219" w:rsidRPr="009479FD">
        <w:rPr>
          <w:noProof/>
          <w:sz w:val="22"/>
        </w:rPr>
        <w:t xml:space="preserve">SD </w:t>
      </w:r>
      <w:r w:rsidRPr="009479FD">
        <w:rPr>
          <w:noProof/>
          <w:sz w:val="22"/>
        </w:rPr>
        <w:t xml:space="preserve">Negeri Karang Tengah 11 Kota Tangerang.” </w:t>
      </w:r>
      <w:r w:rsidRPr="009479FD">
        <w:rPr>
          <w:i/>
          <w:iCs/>
          <w:noProof/>
          <w:sz w:val="22"/>
        </w:rPr>
        <w:t>SIBATIK JOURNAL: Jurnal Ilmiah Bidang Sosial, Ekonomi, Budaya, Teknologi, Dan Pendidikan</w:t>
      </w:r>
      <w:r w:rsidRPr="009479FD">
        <w:rPr>
          <w:noProof/>
          <w:sz w:val="22"/>
        </w:rPr>
        <w:t xml:space="preserve"> 1 (9): 1843–58.</w:t>
      </w:r>
      <w:r w:rsidR="0066371B" w:rsidRPr="009479FD">
        <w:rPr>
          <w:noProof/>
          <w:sz w:val="22"/>
        </w:rPr>
        <w:t xml:space="preserve"> </w:t>
      </w:r>
      <w:hyperlink r:id="rId13" w:history="1">
        <w:r w:rsidR="0066371B" w:rsidRPr="009479FD">
          <w:rPr>
            <w:rStyle w:val="Hyperlink"/>
            <w:noProof/>
            <w:sz w:val="22"/>
            <w:u w:val="none"/>
          </w:rPr>
          <w:t>https://doi.org/10.54443/sibatik.v1i9.259</w:t>
        </w:r>
      </w:hyperlink>
    </w:p>
    <w:p w14:paraId="457117F0" w14:textId="205E573C" w:rsidR="001A4D93" w:rsidRPr="009479FD" w:rsidRDefault="001A4D93" w:rsidP="001A4D93">
      <w:pPr>
        <w:widowControl w:val="0"/>
        <w:autoSpaceDE w:val="0"/>
        <w:autoSpaceDN w:val="0"/>
        <w:adjustRightInd w:val="0"/>
        <w:spacing w:before="60"/>
        <w:ind w:left="480" w:hanging="480"/>
        <w:rPr>
          <w:noProof/>
          <w:sz w:val="22"/>
        </w:rPr>
      </w:pPr>
      <w:bookmarkStart w:id="5" w:name="Fauziyyah"/>
      <w:r w:rsidRPr="009479FD">
        <w:rPr>
          <w:noProof/>
          <w:sz w:val="22"/>
        </w:rPr>
        <w:t>Fauziyyah</w:t>
      </w:r>
      <w:bookmarkEnd w:id="5"/>
      <w:r w:rsidRPr="009479FD">
        <w:rPr>
          <w:noProof/>
          <w:sz w:val="22"/>
        </w:rPr>
        <w:t xml:space="preserve">, Anbar, </w:t>
      </w:r>
      <w:r w:rsidR="00C70219">
        <w:rPr>
          <w:noProof/>
          <w:sz w:val="22"/>
        </w:rPr>
        <w:t>dan</w:t>
      </w:r>
      <w:r w:rsidRPr="009479FD">
        <w:rPr>
          <w:noProof/>
          <w:sz w:val="22"/>
        </w:rPr>
        <w:t xml:space="preserve"> Prima Mutia Sari. 2022. “Pengembangan Media Pembelajaran Powtoon Berbasis HOTS </w:t>
      </w:r>
      <w:r w:rsidR="00C70219">
        <w:rPr>
          <w:noProof/>
          <w:sz w:val="22"/>
        </w:rPr>
        <w:t>p</w:t>
      </w:r>
      <w:r w:rsidRPr="009479FD">
        <w:rPr>
          <w:noProof/>
          <w:sz w:val="22"/>
        </w:rPr>
        <w:t xml:space="preserve">ada Pembelajaran IPA Materi Cuaca Kelas 3 </w:t>
      </w:r>
      <w:r w:rsidR="00C70219">
        <w:rPr>
          <w:noProof/>
          <w:sz w:val="22"/>
        </w:rPr>
        <w:t>d</w:t>
      </w:r>
      <w:r w:rsidRPr="009479FD">
        <w:rPr>
          <w:noProof/>
          <w:sz w:val="22"/>
        </w:rPr>
        <w:t xml:space="preserve">i Sekolah Dasar.” </w:t>
      </w:r>
      <w:r w:rsidRPr="009479FD">
        <w:rPr>
          <w:i/>
          <w:iCs/>
          <w:noProof/>
          <w:sz w:val="22"/>
        </w:rPr>
        <w:t>Ideas: Jurnal Pendidikan, Sosial, Dan Budaya</w:t>
      </w:r>
      <w:r w:rsidRPr="009479FD">
        <w:rPr>
          <w:noProof/>
          <w:sz w:val="22"/>
        </w:rPr>
        <w:t xml:space="preserve"> 8 (4): 1607. </w:t>
      </w:r>
      <w:hyperlink r:id="rId14" w:history="1">
        <w:r w:rsidRPr="009479FD">
          <w:rPr>
            <w:rStyle w:val="Hyperlink"/>
            <w:noProof/>
            <w:sz w:val="22"/>
            <w:u w:val="none"/>
          </w:rPr>
          <w:t>https://doi.org/10.32884/ideas.v8i4.945</w:t>
        </w:r>
      </w:hyperlink>
    </w:p>
    <w:p w14:paraId="1EB019BF" w14:textId="57542D4F" w:rsidR="001A4D93" w:rsidRPr="009479FD" w:rsidRDefault="001A4D93" w:rsidP="001A4D93">
      <w:pPr>
        <w:widowControl w:val="0"/>
        <w:autoSpaceDE w:val="0"/>
        <w:autoSpaceDN w:val="0"/>
        <w:adjustRightInd w:val="0"/>
        <w:spacing w:before="60"/>
        <w:ind w:left="480" w:hanging="480"/>
        <w:rPr>
          <w:noProof/>
          <w:sz w:val="22"/>
        </w:rPr>
      </w:pPr>
      <w:bookmarkStart w:id="6" w:name="Fitra"/>
      <w:r w:rsidRPr="009479FD">
        <w:rPr>
          <w:noProof/>
          <w:sz w:val="22"/>
        </w:rPr>
        <w:t>Fitra</w:t>
      </w:r>
      <w:bookmarkEnd w:id="6"/>
      <w:r w:rsidRPr="009479FD">
        <w:rPr>
          <w:noProof/>
          <w:sz w:val="22"/>
        </w:rPr>
        <w:t xml:space="preserve">, Julsyam, </w:t>
      </w:r>
      <w:r w:rsidR="00C70219">
        <w:rPr>
          <w:noProof/>
          <w:sz w:val="22"/>
        </w:rPr>
        <w:t>dan</w:t>
      </w:r>
      <w:r w:rsidRPr="009479FD">
        <w:rPr>
          <w:noProof/>
          <w:sz w:val="22"/>
        </w:rPr>
        <w:t xml:space="preserve"> Hasan Maksum. 2021. “Efektivitas Media Pembelajaran Interaktif </w:t>
      </w:r>
      <w:r w:rsidR="00C70219">
        <w:rPr>
          <w:noProof/>
          <w:sz w:val="22"/>
        </w:rPr>
        <w:t>d</w:t>
      </w:r>
      <w:r w:rsidRPr="009479FD">
        <w:rPr>
          <w:noProof/>
          <w:sz w:val="22"/>
        </w:rPr>
        <w:t xml:space="preserve">engan Aplikasi Powntoon </w:t>
      </w:r>
      <w:r w:rsidR="00C70219">
        <w:rPr>
          <w:noProof/>
          <w:sz w:val="22"/>
        </w:rPr>
        <w:t>p</w:t>
      </w:r>
      <w:r w:rsidRPr="009479FD">
        <w:rPr>
          <w:noProof/>
          <w:sz w:val="22"/>
        </w:rPr>
        <w:t xml:space="preserve">ada Mata Pelajaran Bimbingan TIK.” </w:t>
      </w:r>
      <w:r w:rsidRPr="009479FD">
        <w:rPr>
          <w:i/>
          <w:iCs/>
          <w:noProof/>
          <w:sz w:val="22"/>
        </w:rPr>
        <w:t xml:space="preserve">Jurnal Pedagogi </w:t>
      </w:r>
      <w:r w:rsidR="00C70219">
        <w:rPr>
          <w:i/>
          <w:iCs/>
          <w:noProof/>
          <w:sz w:val="22"/>
        </w:rPr>
        <w:t>d</w:t>
      </w:r>
      <w:r w:rsidRPr="009479FD">
        <w:rPr>
          <w:i/>
          <w:iCs/>
          <w:noProof/>
          <w:sz w:val="22"/>
        </w:rPr>
        <w:t>an Pembelajaran</w:t>
      </w:r>
      <w:r w:rsidRPr="009479FD">
        <w:rPr>
          <w:noProof/>
          <w:sz w:val="22"/>
        </w:rPr>
        <w:t xml:space="preserve"> 4 (1): 1. </w:t>
      </w:r>
      <w:hyperlink r:id="rId15" w:history="1">
        <w:r w:rsidRPr="009479FD">
          <w:rPr>
            <w:rStyle w:val="Hyperlink"/>
            <w:noProof/>
            <w:sz w:val="22"/>
            <w:u w:val="none"/>
          </w:rPr>
          <w:t>https://doi.org/10.23887/jp2.v4i1.31524</w:t>
        </w:r>
      </w:hyperlink>
    </w:p>
    <w:p w14:paraId="64D879C5" w14:textId="671F3E14" w:rsidR="001A4D93" w:rsidRPr="009479FD" w:rsidRDefault="001A4D93" w:rsidP="001A4D93">
      <w:pPr>
        <w:widowControl w:val="0"/>
        <w:autoSpaceDE w:val="0"/>
        <w:autoSpaceDN w:val="0"/>
        <w:adjustRightInd w:val="0"/>
        <w:spacing w:before="60"/>
        <w:ind w:left="480" w:hanging="480"/>
        <w:rPr>
          <w:noProof/>
          <w:sz w:val="22"/>
        </w:rPr>
      </w:pPr>
      <w:bookmarkStart w:id="7" w:name="Husnaeni"/>
      <w:r w:rsidRPr="009479FD">
        <w:rPr>
          <w:noProof/>
          <w:sz w:val="22"/>
        </w:rPr>
        <w:t>Husnaeni,</w:t>
      </w:r>
      <w:bookmarkEnd w:id="7"/>
      <w:r w:rsidRPr="009479FD">
        <w:rPr>
          <w:noProof/>
          <w:sz w:val="22"/>
        </w:rPr>
        <w:t xml:space="preserve"> Husnaeni, </w:t>
      </w:r>
      <w:r w:rsidR="00C70219">
        <w:rPr>
          <w:noProof/>
          <w:sz w:val="22"/>
        </w:rPr>
        <w:t>dan</w:t>
      </w:r>
      <w:r w:rsidRPr="009479FD">
        <w:rPr>
          <w:noProof/>
          <w:sz w:val="22"/>
        </w:rPr>
        <w:t xml:space="preserve"> Muhammad Alqadri Burga. 2024. “Supervisors’ Role Quality and </w:t>
      </w:r>
      <w:r w:rsidR="00C70219">
        <w:rPr>
          <w:noProof/>
          <w:sz w:val="22"/>
        </w:rPr>
        <w:t>i</w:t>
      </w:r>
      <w:r w:rsidRPr="009479FD">
        <w:rPr>
          <w:noProof/>
          <w:sz w:val="22"/>
        </w:rPr>
        <w:t xml:space="preserve">ts Effect on the Students’ Ability in Compiling Reports.” </w:t>
      </w:r>
      <w:r w:rsidRPr="009479FD">
        <w:rPr>
          <w:i/>
          <w:iCs/>
          <w:noProof/>
          <w:sz w:val="22"/>
        </w:rPr>
        <w:t>Cakrawala Pendidikan</w:t>
      </w:r>
      <w:r w:rsidRPr="009479FD">
        <w:rPr>
          <w:noProof/>
          <w:sz w:val="22"/>
        </w:rPr>
        <w:t xml:space="preserve"> 43 (1). </w:t>
      </w:r>
      <w:hyperlink r:id="rId16" w:history="1">
        <w:r w:rsidRPr="009479FD">
          <w:rPr>
            <w:rStyle w:val="Hyperlink"/>
            <w:noProof/>
            <w:sz w:val="22"/>
            <w:u w:val="none"/>
          </w:rPr>
          <w:t>https://doi.org/10.21831/cp.v43i1.41760</w:t>
        </w:r>
      </w:hyperlink>
    </w:p>
    <w:p w14:paraId="5FC45C0C" w14:textId="16A685D8" w:rsidR="001A4D93" w:rsidRPr="009479FD" w:rsidRDefault="001A4D93" w:rsidP="001A4D93">
      <w:pPr>
        <w:widowControl w:val="0"/>
        <w:autoSpaceDE w:val="0"/>
        <w:autoSpaceDN w:val="0"/>
        <w:adjustRightInd w:val="0"/>
        <w:spacing w:before="60"/>
        <w:ind w:left="480" w:hanging="480"/>
        <w:rPr>
          <w:noProof/>
          <w:sz w:val="22"/>
        </w:rPr>
      </w:pPr>
      <w:bookmarkStart w:id="8" w:name="Irmayanti"/>
      <w:r w:rsidRPr="009479FD">
        <w:rPr>
          <w:noProof/>
          <w:sz w:val="22"/>
        </w:rPr>
        <w:t>Irmayanti</w:t>
      </w:r>
      <w:bookmarkEnd w:id="8"/>
      <w:r w:rsidRPr="009479FD">
        <w:rPr>
          <w:noProof/>
          <w:sz w:val="22"/>
        </w:rPr>
        <w:t xml:space="preserve">, I. 2022. “Pengaruh Penggunaan Media Pembelajaran Animasi Berbasis Powtoon </w:t>
      </w:r>
      <w:r w:rsidR="00C70219">
        <w:rPr>
          <w:noProof/>
          <w:sz w:val="22"/>
        </w:rPr>
        <w:t>t</w:t>
      </w:r>
      <w:r w:rsidRPr="009479FD">
        <w:rPr>
          <w:noProof/>
          <w:sz w:val="22"/>
        </w:rPr>
        <w:t xml:space="preserve">erhadap Hasil Belajar IPA Siswa SDN 66 Batu Rape Kabupaten Enrekang.” </w:t>
      </w:r>
      <w:r w:rsidRPr="009479FD">
        <w:rPr>
          <w:i/>
          <w:iCs/>
          <w:noProof/>
          <w:sz w:val="22"/>
        </w:rPr>
        <w:t>Jurnal Literasi Digital</w:t>
      </w:r>
      <w:r w:rsidRPr="009479FD">
        <w:rPr>
          <w:noProof/>
          <w:sz w:val="22"/>
        </w:rPr>
        <w:t xml:space="preserve"> 2 (2): 102–9.</w:t>
      </w:r>
      <w:r w:rsidR="0066371B" w:rsidRPr="009479FD">
        <w:rPr>
          <w:noProof/>
          <w:sz w:val="22"/>
        </w:rPr>
        <w:t xml:space="preserve"> </w:t>
      </w:r>
      <w:hyperlink r:id="rId17" w:history="1">
        <w:r w:rsidR="0066371B" w:rsidRPr="009479FD">
          <w:rPr>
            <w:rStyle w:val="Hyperlink"/>
            <w:noProof/>
            <w:sz w:val="22"/>
            <w:u w:val="none"/>
          </w:rPr>
          <w:t>https://pusdig.my.id/literasi/article/view/221/141</w:t>
        </w:r>
      </w:hyperlink>
    </w:p>
    <w:p w14:paraId="0B0C1E44" w14:textId="1E36B8E6" w:rsidR="001A4D93" w:rsidRPr="009479FD" w:rsidRDefault="001A4D93" w:rsidP="001A4D93">
      <w:pPr>
        <w:widowControl w:val="0"/>
        <w:autoSpaceDE w:val="0"/>
        <w:autoSpaceDN w:val="0"/>
        <w:adjustRightInd w:val="0"/>
        <w:spacing w:before="60"/>
        <w:ind w:left="480" w:hanging="480"/>
        <w:rPr>
          <w:noProof/>
          <w:sz w:val="22"/>
        </w:rPr>
      </w:pPr>
      <w:bookmarkStart w:id="9" w:name="Kusnandi"/>
      <w:r w:rsidRPr="009479FD">
        <w:rPr>
          <w:noProof/>
          <w:sz w:val="22"/>
        </w:rPr>
        <w:t>Kusnandi</w:t>
      </w:r>
      <w:bookmarkEnd w:id="9"/>
      <w:r w:rsidRPr="009479FD">
        <w:rPr>
          <w:noProof/>
          <w:sz w:val="22"/>
        </w:rPr>
        <w:t xml:space="preserve">, Kusnandi. 2019. “Mengartikulasikan Perencanaan Pendidikan </w:t>
      </w:r>
      <w:r w:rsidR="00C70219">
        <w:rPr>
          <w:noProof/>
          <w:sz w:val="22"/>
        </w:rPr>
        <w:t>d</w:t>
      </w:r>
      <w:r w:rsidRPr="009479FD">
        <w:rPr>
          <w:noProof/>
          <w:sz w:val="22"/>
        </w:rPr>
        <w:t xml:space="preserve">i Era Digital.” </w:t>
      </w:r>
      <w:r w:rsidRPr="009479FD">
        <w:rPr>
          <w:i/>
          <w:iCs/>
          <w:noProof/>
          <w:sz w:val="22"/>
        </w:rPr>
        <w:t>Jurnal Wahana Pendidikan</w:t>
      </w:r>
      <w:r w:rsidRPr="009479FD">
        <w:rPr>
          <w:noProof/>
          <w:sz w:val="22"/>
        </w:rPr>
        <w:t xml:space="preserve"> 6 (1): 1–14.</w:t>
      </w:r>
      <w:r w:rsidR="0066371B" w:rsidRPr="009479FD">
        <w:rPr>
          <w:noProof/>
          <w:sz w:val="22"/>
        </w:rPr>
        <w:t xml:space="preserve"> </w:t>
      </w:r>
      <w:hyperlink r:id="rId18" w:history="1">
        <w:r w:rsidR="0066371B" w:rsidRPr="009479FD">
          <w:rPr>
            <w:rStyle w:val="Hyperlink"/>
            <w:noProof/>
            <w:sz w:val="22"/>
            <w:u w:val="none"/>
          </w:rPr>
          <w:t>https://dx.doi.org/10.25157/wa.v6i1.2023</w:t>
        </w:r>
      </w:hyperlink>
    </w:p>
    <w:p w14:paraId="6AF1CB60" w14:textId="5DF4FE84" w:rsidR="001A4D93" w:rsidRPr="009479FD" w:rsidRDefault="001A4D93" w:rsidP="001A4D93">
      <w:pPr>
        <w:widowControl w:val="0"/>
        <w:autoSpaceDE w:val="0"/>
        <w:autoSpaceDN w:val="0"/>
        <w:adjustRightInd w:val="0"/>
        <w:spacing w:before="60"/>
        <w:ind w:left="480" w:hanging="480"/>
        <w:rPr>
          <w:noProof/>
          <w:sz w:val="22"/>
        </w:rPr>
      </w:pPr>
      <w:bookmarkStart w:id="10" w:name="Kusumawati"/>
      <w:r w:rsidRPr="009479FD">
        <w:rPr>
          <w:noProof/>
          <w:sz w:val="22"/>
        </w:rPr>
        <w:t>Kusumawati</w:t>
      </w:r>
      <w:bookmarkEnd w:id="10"/>
      <w:r w:rsidRPr="009479FD">
        <w:rPr>
          <w:noProof/>
          <w:sz w:val="22"/>
        </w:rPr>
        <w:t xml:space="preserve">, Putri Rahadian Dyah, </w:t>
      </w:r>
      <w:r w:rsidR="00C70219">
        <w:rPr>
          <w:noProof/>
          <w:sz w:val="22"/>
        </w:rPr>
        <w:t>dan</w:t>
      </w:r>
      <w:r w:rsidRPr="009479FD">
        <w:rPr>
          <w:noProof/>
          <w:sz w:val="22"/>
        </w:rPr>
        <w:t xml:space="preserve"> Anggi Aprilliantika. 2023. “Pengembangan Video Animasi Berbasis Powtoon Materi Gaya </w:t>
      </w:r>
      <w:r w:rsidR="00C70219">
        <w:rPr>
          <w:noProof/>
          <w:sz w:val="22"/>
        </w:rPr>
        <w:t>d</w:t>
      </w:r>
      <w:r w:rsidRPr="009479FD">
        <w:rPr>
          <w:noProof/>
          <w:sz w:val="22"/>
        </w:rPr>
        <w:t xml:space="preserve">alam Meningkatkan Hasil Belajar IPA.” </w:t>
      </w:r>
      <w:r w:rsidRPr="009479FD">
        <w:rPr>
          <w:i/>
          <w:iCs/>
          <w:noProof/>
          <w:sz w:val="22"/>
        </w:rPr>
        <w:t>PENDIPA</w:t>
      </w:r>
      <w:r w:rsidR="00BE556B">
        <w:rPr>
          <w:i/>
          <w:iCs/>
          <w:noProof/>
          <w:sz w:val="22"/>
        </w:rPr>
        <w:t>:</w:t>
      </w:r>
      <w:r w:rsidRPr="009479FD">
        <w:rPr>
          <w:i/>
          <w:iCs/>
          <w:noProof/>
          <w:sz w:val="22"/>
        </w:rPr>
        <w:t xml:space="preserve"> Journal of Science Education</w:t>
      </w:r>
      <w:r w:rsidRPr="009479FD">
        <w:rPr>
          <w:noProof/>
          <w:sz w:val="22"/>
        </w:rPr>
        <w:t xml:space="preserve"> 6 (3): 853–58. </w:t>
      </w:r>
      <w:hyperlink r:id="rId19" w:history="1">
        <w:r w:rsidRPr="009479FD">
          <w:rPr>
            <w:rStyle w:val="Hyperlink"/>
            <w:noProof/>
            <w:sz w:val="22"/>
            <w:u w:val="none"/>
          </w:rPr>
          <w:t>https://doi.org/10.33369/pendipa.6.3.853-858</w:t>
        </w:r>
      </w:hyperlink>
    </w:p>
    <w:p w14:paraId="59141650" w14:textId="78D519FD" w:rsidR="001A4D93" w:rsidRPr="009479FD" w:rsidRDefault="001A4D93" w:rsidP="001A4D93">
      <w:pPr>
        <w:widowControl w:val="0"/>
        <w:autoSpaceDE w:val="0"/>
        <w:autoSpaceDN w:val="0"/>
        <w:adjustRightInd w:val="0"/>
        <w:spacing w:before="60"/>
        <w:ind w:left="480" w:hanging="480"/>
        <w:rPr>
          <w:noProof/>
          <w:sz w:val="22"/>
        </w:rPr>
      </w:pPr>
      <w:bookmarkStart w:id="11" w:name="Laksono"/>
      <w:r w:rsidRPr="009479FD">
        <w:rPr>
          <w:noProof/>
          <w:sz w:val="22"/>
        </w:rPr>
        <w:t>Laksono</w:t>
      </w:r>
      <w:bookmarkEnd w:id="11"/>
      <w:r w:rsidRPr="009479FD">
        <w:rPr>
          <w:noProof/>
          <w:sz w:val="22"/>
        </w:rPr>
        <w:t xml:space="preserve">, Dwi, Herinto Sidik Iriansyah, </w:t>
      </w:r>
      <w:r w:rsidR="00C70219">
        <w:rPr>
          <w:noProof/>
          <w:sz w:val="22"/>
        </w:rPr>
        <w:t>dan</w:t>
      </w:r>
      <w:r w:rsidRPr="009479FD">
        <w:rPr>
          <w:noProof/>
          <w:sz w:val="22"/>
        </w:rPr>
        <w:t xml:space="preserve"> Eva Oktaviana. 2021. “Pengembangan Media Pembelajaran Video Interakif Powtoon </w:t>
      </w:r>
      <w:r w:rsidR="00BE556B">
        <w:rPr>
          <w:noProof/>
          <w:sz w:val="22"/>
        </w:rPr>
        <w:t>p</w:t>
      </w:r>
      <w:r w:rsidRPr="009479FD">
        <w:rPr>
          <w:noProof/>
          <w:sz w:val="22"/>
        </w:rPr>
        <w:t>ada Mata Pelajaran IPA Materi Komponen Ekosistem.”</w:t>
      </w:r>
      <w:r w:rsidR="0066371B" w:rsidRPr="009479FD">
        <w:rPr>
          <w:noProof/>
          <w:sz w:val="22"/>
        </w:rPr>
        <w:t xml:space="preserve"> </w:t>
      </w:r>
      <w:r w:rsidR="00C70219">
        <w:rPr>
          <w:noProof/>
          <w:sz w:val="22"/>
        </w:rPr>
        <w:t>d</w:t>
      </w:r>
      <w:r w:rsidR="0066371B" w:rsidRPr="009479FD">
        <w:rPr>
          <w:noProof/>
          <w:sz w:val="22"/>
        </w:rPr>
        <w:t>alam</w:t>
      </w:r>
      <w:r w:rsidRPr="009479FD">
        <w:rPr>
          <w:noProof/>
          <w:sz w:val="22"/>
        </w:rPr>
        <w:t xml:space="preserve"> </w:t>
      </w:r>
      <w:r w:rsidRPr="009479FD">
        <w:rPr>
          <w:i/>
          <w:iCs/>
          <w:noProof/>
          <w:sz w:val="22"/>
        </w:rPr>
        <w:t>Seminar Nasional Pendidikan STKIP Kusuma Negara II</w:t>
      </w:r>
      <w:r w:rsidRPr="009479FD">
        <w:rPr>
          <w:noProof/>
          <w:sz w:val="22"/>
        </w:rPr>
        <w:t>, 225–33.</w:t>
      </w:r>
      <w:r w:rsidR="0066371B" w:rsidRPr="009479FD">
        <w:rPr>
          <w:noProof/>
          <w:sz w:val="22"/>
        </w:rPr>
        <w:t xml:space="preserve"> </w:t>
      </w:r>
      <w:hyperlink r:id="rId20" w:history="1">
        <w:r w:rsidR="0066371B" w:rsidRPr="009479FD">
          <w:rPr>
            <w:rStyle w:val="Hyperlink"/>
            <w:noProof/>
            <w:sz w:val="22"/>
            <w:u w:val="none"/>
          </w:rPr>
          <w:t>https://jurnal.stkipkusumanegara.ac.id/index.php/semnara2020/article/view/685</w:t>
        </w:r>
      </w:hyperlink>
    </w:p>
    <w:p w14:paraId="72A8DF64" w14:textId="17B556CD" w:rsidR="001A4D93" w:rsidRPr="009479FD" w:rsidRDefault="001A4D93" w:rsidP="001A4D93">
      <w:pPr>
        <w:widowControl w:val="0"/>
        <w:autoSpaceDE w:val="0"/>
        <w:autoSpaceDN w:val="0"/>
        <w:adjustRightInd w:val="0"/>
        <w:spacing w:before="60"/>
        <w:ind w:left="480" w:hanging="480"/>
        <w:rPr>
          <w:noProof/>
          <w:sz w:val="22"/>
        </w:rPr>
      </w:pPr>
      <w:bookmarkStart w:id="12" w:name="Mansir20"/>
      <w:r w:rsidRPr="009479FD">
        <w:rPr>
          <w:noProof/>
          <w:sz w:val="22"/>
        </w:rPr>
        <w:t>Mansir</w:t>
      </w:r>
      <w:bookmarkEnd w:id="12"/>
      <w:r w:rsidRPr="009479FD">
        <w:rPr>
          <w:noProof/>
          <w:sz w:val="22"/>
        </w:rPr>
        <w:t xml:space="preserve">, Firman. 2020. “Kesejahteraan </w:t>
      </w:r>
      <w:r w:rsidR="0066371B" w:rsidRPr="009479FD">
        <w:rPr>
          <w:noProof/>
          <w:sz w:val="22"/>
        </w:rPr>
        <w:t>d</w:t>
      </w:r>
      <w:r w:rsidRPr="009479FD">
        <w:rPr>
          <w:noProof/>
          <w:sz w:val="22"/>
        </w:rPr>
        <w:t xml:space="preserve">an Kualitas Guru </w:t>
      </w:r>
      <w:r w:rsidR="00C70219">
        <w:rPr>
          <w:noProof/>
          <w:sz w:val="22"/>
        </w:rPr>
        <w:t>s</w:t>
      </w:r>
      <w:r w:rsidRPr="009479FD">
        <w:rPr>
          <w:noProof/>
          <w:sz w:val="22"/>
        </w:rPr>
        <w:t xml:space="preserve">ebagai Ujung Tombak Pendidikan Nasional Era Digital.” </w:t>
      </w:r>
      <w:r w:rsidRPr="009479FD">
        <w:rPr>
          <w:i/>
          <w:iCs/>
          <w:noProof/>
          <w:sz w:val="22"/>
        </w:rPr>
        <w:t>Jurnal IKA PGSD (Ikatan Alumni PGSD) Unars</w:t>
      </w:r>
      <w:r w:rsidRPr="009479FD">
        <w:rPr>
          <w:noProof/>
          <w:sz w:val="22"/>
        </w:rPr>
        <w:t xml:space="preserve"> 8 (2): 293–303.</w:t>
      </w:r>
      <w:r w:rsidR="0034625C" w:rsidRPr="009479FD">
        <w:rPr>
          <w:noProof/>
          <w:sz w:val="22"/>
        </w:rPr>
        <w:t xml:space="preserve"> </w:t>
      </w:r>
      <w:hyperlink r:id="rId21" w:history="1">
        <w:r w:rsidR="0034625C" w:rsidRPr="009479FD">
          <w:rPr>
            <w:rStyle w:val="Hyperlink"/>
            <w:noProof/>
            <w:sz w:val="22"/>
            <w:u w:val="none"/>
          </w:rPr>
          <w:t>https://doi.org/10.36841/pgsdunars.v8i2.829</w:t>
        </w:r>
      </w:hyperlink>
    </w:p>
    <w:p w14:paraId="538EE17C" w14:textId="13084D69" w:rsidR="001A4D93" w:rsidRPr="009479FD" w:rsidRDefault="0034625C" w:rsidP="001A4D93">
      <w:pPr>
        <w:widowControl w:val="0"/>
        <w:autoSpaceDE w:val="0"/>
        <w:autoSpaceDN w:val="0"/>
        <w:adjustRightInd w:val="0"/>
        <w:spacing w:before="60"/>
        <w:ind w:left="480" w:hanging="480"/>
        <w:rPr>
          <w:noProof/>
          <w:sz w:val="22"/>
        </w:rPr>
      </w:pPr>
      <w:bookmarkStart w:id="13" w:name="Mansir22"/>
      <w:r w:rsidRPr="009479FD">
        <w:rPr>
          <w:noProof/>
          <w:sz w:val="22"/>
        </w:rPr>
        <w:t>Mansir</w:t>
      </w:r>
      <w:bookmarkEnd w:id="13"/>
      <w:r w:rsidRPr="009479FD">
        <w:rPr>
          <w:noProof/>
          <w:sz w:val="22"/>
        </w:rPr>
        <w:t>, Firman</w:t>
      </w:r>
      <w:r w:rsidR="001A4D93" w:rsidRPr="009479FD">
        <w:rPr>
          <w:noProof/>
          <w:sz w:val="22"/>
        </w:rPr>
        <w:t xml:space="preserve">. 2022. “Tantangan </w:t>
      </w:r>
      <w:r w:rsidR="00C70219">
        <w:rPr>
          <w:noProof/>
          <w:sz w:val="22"/>
        </w:rPr>
        <w:t>dan</w:t>
      </w:r>
      <w:r w:rsidR="001A4D93" w:rsidRPr="009479FD">
        <w:rPr>
          <w:noProof/>
          <w:sz w:val="22"/>
        </w:rPr>
        <w:t xml:space="preserve"> Ancaman Anak Indonesia: Potret Pendidikan Nasional Era Digital.” </w:t>
      </w:r>
      <w:r w:rsidR="001A4D93" w:rsidRPr="009479FD">
        <w:rPr>
          <w:i/>
          <w:iCs/>
          <w:noProof/>
          <w:sz w:val="22"/>
        </w:rPr>
        <w:t>Paudia</w:t>
      </w:r>
      <w:r w:rsidR="001A4D93" w:rsidRPr="009479FD">
        <w:rPr>
          <w:noProof/>
          <w:sz w:val="22"/>
        </w:rPr>
        <w:t xml:space="preserve"> 11 (1): 387–99.</w:t>
      </w:r>
      <w:r w:rsidRPr="009479FD">
        <w:rPr>
          <w:noProof/>
          <w:sz w:val="22"/>
        </w:rPr>
        <w:t xml:space="preserve"> </w:t>
      </w:r>
      <w:hyperlink r:id="rId22" w:history="1">
        <w:r w:rsidRPr="009479FD">
          <w:rPr>
            <w:rStyle w:val="Hyperlink"/>
            <w:noProof/>
            <w:sz w:val="22"/>
            <w:u w:val="none"/>
          </w:rPr>
          <w:t>https://doi.org/10.26877/paudia.v11i1.9990</w:t>
        </w:r>
      </w:hyperlink>
    </w:p>
    <w:p w14:paraId="2B6D2A17" w14:textId="12DA4AE9" w:rsidR="001A4D93" w:rsidRPr="009479FD" w:rsidRDefault="001A4D93" w:rsidP="001A4D93">
      <w:pPr>
        <w:widowControl w:val="0"/>
        <w:autoSpaceDE w:val="0"/>
        <w:autoSpaceDN w:val="0"/>
        <w:adjustRightInd w:val="0"/>
        <w:spacing w:before="60"/>
        <w:ind w:left="480" w:hanging="480"/>
        <w:rPr>
          <w:noProof/>
          <w:sz w:val="22"/>
        </w:rPr>
      </w:pPr>
      <w:bookmarkStart w:id="14" w:name="Marlina"/>
      <w:r w:rsidRPr="009479FD">
        <w:rPr>
          <w:noProof/>
          <w:sz w:val="22"/>
        </w:rPr>
        <w:t>Marlina</w:t>
      </w:r>
      <w:bookmarkEnd w:id="14"/>
      <w:r w:rsidRPr="009479FD">
        <w:rPr>
          <w:noProof/>
          <w:sz w:val="22"/>
        </w:rPr>
        <w:t xml:space="preserve">, </w:t>
      </w:r>
      <w:r w:rsidR="0034625C" w:rsidRPr="009479FD">
        <w:rPr>
          <w:noProof/>
          <w:sz w:val="22"/>
        </w:rPr>
        <w:t>Diyan</w:t>
      </w:r>
      <w:r w:rsidRPr="009479FD">
        <w:rPr>
          <w:noProof/>
          <w:sz w:val="22"/>
        </w:rPr>
        <w:t xml:space="preserve">. 2023. “Pengembangan Media Powtoon </w:t>
      </w:r>
      <w:r w:rsidR="00C70219">
        <w:rPr>
          <w:noProof/>
          <w:sz w:val="22"/>
        </w:rPr>
        <w:t>d</w:t>
      </w:r>
      <w:r w:rsidRPr="009479FD">
        <w:rPr>
          <w:noProof/>
          <w:sz w:val="22"/>
        </w:rPr>
        <w:t xml:space="preserve">alam Pembelajaran IPA Sekolah Dasar.” </w:t>
      </w:r>
      <w:r w:rsidRPr="009479FD">
        <w:rPr>
          <w:i/>
          <w:iCs/>
          <w:noProof/>
          <w:sz w:val="22"/>
        </w:rPr>
        <w:t>Caruban: Jurnal Ilmiah Ilmu Pendidikan Dasar</w:t>
      </w:r>
      <w:r w:rsidRPr="009479FD">
        <w:rPr>
          <w:noProof/>
          <w:sz w:val="22"/>
        </w:rPr>
        <w:t xml:space="preserve"> 6 (1): 1–14.</w:t>
      </w:r>
      <w:r w:rsidR="009479FD" w:rsidRPr="009479FD">
        <w:rPr>
          <w:noProof/>
          <w:sz w:val="22"/>
        </w:rPr>
        <w:t xml:space="preserve"> </w:t>
      </w:r>
      <w:hyperlink r:id="rId23" w:history="1">
        <w:r w:rsidR="009479FD" w:rsidRPr="009479FD">
          <w:rPr>
            <w:rStyle w:val="Hyperlink"/>
            <w:noProof/>
            <w:sz w:val="22"/>
            <w:u w:val="none"/>
          </w:rPr>
          <w:t>https://doi.org/10.33603/caruban.v6i1.8030</w:t>
        </w:r>
      </w:hyperlink>
    </w:p>
    <w:p w14:paraId="15F4783E" w14:textId="346720E2" w:rsidR="001A4D93" w:rsidRPr="009479FD" w:rsidRDefault="001A4D93" w:rsidP="001A4D93">
      <w:pPr>
        <w:widowControl w:val="0"/>
        <w:autoSpaceDE w:val="0"/>
        <w:autoSpaceDN w:val="0"/>
        <w:adjustRightInd w:val="0"/>
        <w:spacing w:before="60"/>
        <w:ind w:left="480" w:hanging="480"/>
        <w:rPr>
          <w:noProof/>
          <w:sz w:val="22"/>
        </w:rPr>
      </w:pPr>
      <w:bookmarkStart w:id="15" w:name="Oktaviani"/>
      <w:r w:rsidRPr="009479FD">
        <w:rPr>
          <w:noProof/>
          <w:sz w:val="22"/>
        </w:rPr>
        <w:t>Oktaviani</w:t>
      </w:r>
      <w:bookmarkEnd w:id="15"/>
      <w:r w:rsidRPr="009479FD">
        <w:rPr>
          <w:noProof/>
          <w:sz w:val="22"/>
        </w:rPr>
        <w:t xml:space="preserve">, Lulud, Berlinda Mandasari, </w:t>
      </w:r>
      <w:r w:rsidR="00C70219">
        <w:rPr>
          <w:noProof/>
          <w:sz w:val="22"/>
        </w:rPr>
        <w:t>dan</w:t>
      </w:r>
      <w:r w:rsidRPr="009479FD">
        <w:rPr>
          <w:noProof/>
          <w:sz w:val="22"/>
        </w:rPr>
        <w:t xml:space="preserve"> Reynita Adlina Maharani. 2020. “</w:t>
      </w:r>
      <w:r w:rsidR="0066371B" w:rsidRPr="009479FD">
        <w:rPr>
          <w:noProof/>
          <w:sz w:val="22"/>
        </w:rPr>
        <w:t>Implementing Powtoon to Improve Students’international Culture Understanding in English Class</w:t>
      </w:r>
      <w:r w:rsidRPr="009479FD">
        <w:rPr>
          <w:noProof/>
          <w:sz w:val="22"/>
        </w:rPr>
        <w:t xml:space="preserve">.” </w:t>
      </w:r>
      <w:r w:rsidRPr="009479FD">
        <w:rPr>
          <w:i/>
          <w:iCs/>
          <w:noProof/>
          <w:sz w:val="22"/>
        </w:rPr>
        <w:t>Journal of Research on Language Education</w:t>
      </w:r>
      <w:r w:rsidRPr="009479FD">
        <w:rPr>
          <w:noProof/>
          <w:sz w:val="22"/>
        </w:rPr>
        <w:t xml:space="preserve"> 1 (1): 19–25.</w:t>
      </w:r>
      <w:r w:rsidR="009479FD" w:rsidRPr="009479FD">
        <w:rPr>
          <w:noProof/>
          <w:sz w:val="22"/>
        </w:rPr>
        <w:t xml:space="preserve"> </w:t>
      </w:r>
      <w:hyperlink r:id="rId24" w:history="1">
        <w:r w:rsidR="009479FD" w:rsidRPr="009479FD">
          <w:rPr>
            <w:rStyle w:val="Hyperlink"/>
            <w:noProof/>
            <w:sz w:val="22"/>
            <w:u w:val="none"/>
          </w:rPr>
          <w:t>https://doi.org/10.33365/jorle.v1i1.779</w:t>
        </w:r>
      </w:hyperlink>
    </w:p>
    <w:p w14:paraId="5EB5ABBA" w14:textId="63D63DE5" w:rsidR="001A4D93" w:rsidRPr="009479FD" w:rsidRDefault="001A4D93" w:rsidP="001A4D93">
      <w:pPr>
        <w:widowControl w:val="0"/>
        <w:autoSpaceDE w:val="0"/>
        <w:autoSpaceDN w:val="0"/>
        <w:adjustRightInd w:val="0"/>
        <w:spacing w:before="60"/>
        <w:ind w:left="480" w:hanging="480"/>
        <w:rPr>
          <w:noProof/>
          <w:sz w:val="22"/>
        </w:rPr>
      </w:pPr>
      <w:bookmarkStart w:id="16" w:name="Pratiwi"/>
      <w:r w:rsidRPr="009479FD">
        <w:rPr>
          <w:noProof/>
          <w:sz w:val="22"/>
        </w:rPr>
        <w:t>Pratiwi</w:t>
      </w:r>
      <w:bookmarkEnd w:id="16"/>
      <w:r w:rsidRPr="009479FD">
        <w:rPr>
          <w:noProof/>
          <w:sz w:val="22"/>
        </w:rPr>
        <w:t xml:space="preserve">, Melly Siska, </w:t>
      </w:r>
      <w:r w:rsidR="00C70219">
        <w:rPr>
          <w:noProof/>
          <w:sz w:val="22"/>
        </w:rPr>
        <w:t>dan</w:t>
      </w:r>
      <w:r w:rsidRPr="009479FD">
        <w:rPr>
          <w:noProof/>
          <w:sz w:val="22"/>
        </w:rPr>
        <w:t xml:space="preserve"> Gufron Amirullah. 2021. “The Use of the Powtoon Application in Learning Videos for Elementary School Students.” </w:t>
      </w:r>
      <w:r w:rsidRPr="009479FD">
        <w:rPr>
          <w:i/>
          <w:iCs/>
          <w:noProof/>
          <w:sz w:val="22"/>
        </w:rPr>
        <w:t>Journal of Physics: Conference Series</w:t>
      </w:r>
      <w:r w:rsidRPr="009479FD">
        <w:rPr>
          <w:noProof/>
          <w:sz w:val="22"/>
        </w:rPr>
        <w:t xml:space="preserve"> 1783:</w:t>
      </w:r>
      <w:r w:rsidR="00BE556B">
        <w:rPr>
          <w:noProof/>
          <w:sz w:val="22"/>
        </w:rPr>
        <w:t xml:space="preserve"> </w:t>
      </w:r>
      <w:r w:rsidRPr="009479FD">
        <w:rPr>
          <w:noProof/>
          <w:sz w:val="22"/>
        </w:rPr>
        <w:t xml:space="preserve">12115. IOP Publishing. </w:t>
      </w:r>
      <w:hyperlink r:id="rId25" w:history="1">
        <w:r w:rsidRPr="009479FD">
          <w:rPr>
            <w:rStyle w:val="Hyperlink"/>
            <w:noProof/>
            <w:sz w:val="22"/>
            <w:u w:val="none"/>
          </w:rPr>
          <w:t>https://doi.org/10.1088/1742-6596/1783/1/012115</w:t>
        </w:r>
      </w:hyperlink>
    </w:p>
    <w:p w14:paraId="7A89EA2A" w14:textId="03340BB7" w:rsidR="001A4D93" w:rsidRPr="009479FD" w:rsidRDefault="001A4D93" w:rsidP="001A4D93">
      <w:pPr>
        <w:widowControl w:val="0"/>
        <w:autoSpaceDE w:val="0"/>
        <w:autoSpaceDN w:val="0"/>
        <w:adjustRightInd w:val="0"/>
        <w:spacing w:before="60"/>
        <w:ind w:left="480" w:hanging="480"/>
        <w:rPr>
          <w:noProof/>
          <w:sz w:val="22"/>
        </w:rPr>
      </w:pPr>
      <w:bookmarkStart w:id="17" w:name="Puspitarini"/>
      <w:r w:rsidRPr="009479FD">
        <w:rPr>
          <w:noProof/>
          <w:sz w:val="22"/>
        </w:rPr>
        <w:t>Puspitarini</w:t>
      </w:r>
      <w:bookmarkEnd w:id="17"/>
      <w:r w:rsidRPr="009479FD">
        <w:rPr>
          <w:noProof/>
          <w:sz w:val="22"/>
        </w:rPr>
        <w:t xml:space="preserve">, Yanuari Dwi, </w:t>
      </w:r>
      <w:r w:rsidR="00C70219">
        <w:rPr>
          <w:noProof/>
          <w:sz w:val="22"/>
        </w:rPr>
        <w:t>dan</w:t>
      </w:r>
      <w:r w:rsidRPr="009479FD">
        <w:rPr>
          <w:noProof/>
          <w:sz w:val="22"/>
        </w:rPr>
        <w:t xml:space="preserve"> Muhammad Akhyar. 2019. “Development of Video Media Based on PowToon in Social Sciences.” </w:t>
      </w:r>
      <w:r w:rsidRPr="009479FD">
        <w:rPr>
          <w:i/>
          <w:iCs/>
          <w:noProof/>
          <w:sz w:val="22"/>
        </w:rPr>
        <w:t>International Journal of Educational Research Review</w:t>
      </w:r>
      <w:r w:rsidRPr="009479FD">
        <w:rPr>
          <w:noProof/>
          <w:sz w:val="22"/>
        </w:rPr>
        <w:t xml:space="preserve"> 4 (2): 198–205.</w:t>
      </w:r>
      <w:r w:rsidR="009479FD" w:rsidRPr="009479FD">
        <w:rPr>
          <w:noProof/>
          <w:sz w:val="22"/>
        </w:rPr>
        <w:t xml:space="preserve"> </w:t>
      </w:r>
      <w:hyperlink r:id="rId26" w:history="1">
        <w:r w:rsidR="009479FD" w:rsidRPr="009479FD">
          <w:rPr>
            <w:rStyle w:val="Hyperlink"/>
            <w:noProof/>
            <w:sz w:val="22"/>
            <w:u w:val="none"/>
          </w:rPr>
          <w:t>https://doi.org/10.24331/ijere.518054</w:t>
        </w:r>
      </w:hyperlink>
    </w:p>
    <w:p w14:paraId="17E9472B" w14:textId="13D5DD9C" w:rsidR="001A4D93" w:rsidRPr="009479FD" w:rsidRDefault="001A4D93" w:rsidP="001A4D93">
      <w:pPr>
        <w:widowControl w:val="0"/>
        <w:autoSpaceDE w:val="0"/>
        <w:autoSpaceDN w:val="0"/>
        <w:adjustRightInd w:val="0"/>
        <w:spacing w:before="60"/>
        <w:ind w:left="480" w:hanging="480"/>
        <w:rPr>
          <w:noProof/>
          <w:sz w:val="22"/>
        </w:rPr>
      </w:pPr>
      <w:bookmarkStart w:id="18" w:name="Putra"/>
      <w:r w:rsidRPr="009479FD">
        <w:rPr>
          <w:noProof/>
          <w:sz w:val="22"/>
        </w:rPr>
        <w:t>Putra</w:t>
      </w:r>
      <w:bookmarkEnd w:id="18"/>
      <w:r w:rsidRPr="009479FD">
        <w:rPr>
          <w:noProof/>
          <w:sz w:val="22"/>
        </w:rPr>
        <w:t xml:space="preserve">, I Putu Didik Prawira, Dewa Ayu Made Manu Okta Priantini, </w:t>
      </w:r>
      <w:r w:rsidR="00C70219">
        <w:rPr>
          <w:noProof/>
          <w:sz w:val="22"/>
        </w:rPr>
        <w:t>dan</w:t>
      </w:r>
      <w:r w:rsidRPr="009479FD">
        <w:rPr>
          <w:noProof/>
          <w:sz w:val="22"/>
        </w:rPr>
        <w:t xml:space="preserve"> I Made Astra Winaya. 2021. “Pengembangan Video Animasi Pembelajaran Interaktif Berbasis Tri Hita Karana Untuk Meningkatkan Hasil Belajar Siswa SD.” </w:t>
      </w:r>
      <w:r w:rsidRPr="009479FD">
        <w:rPr>
          <w:i/>
          <w:iCs/>
          <w:noProof/>
          <w:sz w:val="22"/>
        </w:rPr>
        <w:t>Jurnal Ilmiah Pendidikan Citra Bakti</w:t>
      </w:r>
      <w:r w:rsidRPr="009479FD">
        <w:rPr>
          <w:noProof/>
          <w:sz w:val="22"/>
        </w:rPr>
        <w:t xml:space="preserve"> 8 (2): 325–38.</w:t>
      </w:r>
      <w:r w:rsidR="009479FD" w:rsidRPr="009479FD">
        <w:rPr>
          <w:noProof/>
          <w:sz w:val="22"/>
        </w:rPr>
        <w:t xml:space="preserve"> </w:t>
      </w:r>
      <w:hyperlink r:id="rId27" w:history="1">
        <w:r w:rsidR="009479FD" w:rsidRPr="009479FD">
          <w:rPr>
            <w:rStyle w:val="Hyperlink"/>
            <w:noProof/>
            <w:sz w:val="22"/>
            <w:u w:val="none"/>
          </w:rPr>
          <w:t>https://doi.org/10.38048/jipcb.v8i2.344</w:t>
        </w:r>
      </w:hyperlink>
    </w:p>
    <w:p w14:paraId="6B5C047A" w14:textId="6CBC1CB1" w:rsidR="001A4D93" w:rsidRPr="009479FD" w:rsidRDefault="001A4D93" w:rsidP="001A4D93">
      <w:pPr>
        <w:widowControl w:val="0"/>
        <w:autoSpaceDE w:val="0"/>
        <w:autoSpaceDN w:val="0"/>
        <w:adjustRightInd w:val="0"/>
        <w:spacing w:before="60"/>
        <w:ind w:left="480" w:hanging="480"/>
        <w:rPr>
          <w:noProof/>
          <w:sz w:val="22"/>
        </w:rPr>
      </w:pPr>
      <w:bookmarkStart w:id="19" w:name="Rachmawati"/>
      <w:r w:rsidRPr="009479FD">
        <w:rPr>
          <w:noProof/>
          <w:sz w:val="22"/>
        </w:rPr>
        <w:t>Rachmawati</w:t>
      </w:r>
      <w:bookmarkEnd w:id="19"/>
      <w:r w:rsidRPr="009479FD">
        <w:rPr>
          <w:noProof/>
          <w:sz w:val="22"/>
        </w:rPr>
        <w:t xml:space="preserve">, Dwi Novia, Ita Kurnia, </w:t>
      </w:r>
      <w:r w:rsidR="00C70219">
        <w:rPr>
          <w:noProof/>
          <w:sz w:val="22"/>
        </w:rPr>
        <w:t>dan</w:t>
      </w:r>
      <w:r w:rsidRPr="009479FD">
        <w:rPr>
          <w:noProof/>
          <w:sz w:val="22"/>
        </w:rPr>
        <w:t xml:space="preserve"> Alfi Laila. 2023. “Multimedia Interaktif Berbasis Articulate Storyline 3 </w:t>
      </w:r>
      <w:r w:rsidR="00C1500F">
        <w:rPr>
          <w:noProof/>
          <w:sz w:val="22"/>
        </w:rPr>
        <w:t>s</w:t>
      </w:r>
      <w:r w:rsidRPr="009479FD">
        <w:rPr>
          <w:noProof/>
          <w:sz w:val="22"/>
        </w:rPr>
        <w:t xml:space="preserve">ebagai Alternatif Media Pembelajaran Materi Karakteristik Geografis Indonesia </w:t>
      </w:r>
      <w:r w:rsidR="00C1500F">
        <w:rPr>
          <w:noProof/>
          <w:sz w:val="22"/>
        </w:rPr>
        <w:t>d</w:t>
      </w:r>
      <w:r w:rsidRPr="009479FD">
        <w:rPr>
          <w:noProof/>
          <w:sz w:val="22"/>
        </w:rPr>
        <w:t xml:space="preserve">i Sekolah Dasar.” </w:t>
      </w:r>
      <w:r w:rsidRPr="009479FD">
        <w:rPr>
          <w:i/>
          <w:iCs/>
          <w:noProof/>
          <w:sz w:val="22"/>
        </w:rPr>
        <w:t>Jurnal Pemikiran Dan Pengembangan Sekolah Dasar (JP2SD)</w:t>
      </w:r>
      <w:r w:rsidRPr="009479FD">
        <w:rPr>
          <w:noProof/>
          <w:sz w:val="22"/>
        </w:rPr>
        <w:t xml:space="preserve"> 11 (1): 106–21.</w:t>
      </w:r>
      <w:r w:rsidR="009479FD" w:rsidRPr="009479FD">
        <w:rPr>
          <w:noProof/>
          <w:sz w:val="22"/>
        </w:rPr>
        <w:t xml:space="preserve"> </w:t>
      </w:r>
      <w:hyperlink r:id="rId28" w:history="1">
        <w:r w:rsidR="009479FD" w:rsidRPr="009479FD">
          <w:rPr>
            <w:rStyle w:val="Hyperlink"/>
            <w:noProof/>
            <w:sz w:val="22"/>
            <w:u w:val="none"/>
          </w:rPr>
          <w:t>https://doi.org/10.22219/jp2sd.v11i1.22316</w:t>
        </w:r>
      </w:hyperlink>
    </w:p>
    <w:p w14:paraId="44249D94" w14:textId="11831286" w:rsidR="001A4D93" w:rsidRPr="009479FD" w:rsidRDefault="001A4D93" w:rsidP="001A4D93">
      <w:pPr>
        <w:widowControl w:val="0"/>
        <w:autoSpaceDE w:val="0"/>
        <w:autoSpaceDN w:val="0"/>
        <w:adjustRightInd w:val="0"/>
        <w:spacing w:before="60"/>
        <w:ind w:left="480" w:hanging="480"/>
        <w:rPr>
          <w:noProof/>
          <w:sz w:val="22"/>
        </w:rPr>
      </w:pPr>
      <w:bookmarkStart w:id="20" w:name="Rusli"/>
      <w:r w:rsidRPr="009479FD">
        <w:rPr>
          <w:noProof/>
          <w:sz w:val="22"/>
        </w:rPr>
        <w:t>Rusli</w:t>
      </w:r>
      <w:bookmarkEnd w:id="20"/>
      <w:r w:rsidRPr="009479FD">
        <w:rPr>
          <w:noProof/>
          <w:sz w:val="22"/>
        </w:rPr>
        <w:t xml:space="preserve">, Nur Farahkhanna Mohd, Nur Fatin Shamimi Che Ibrahim, Mohd Raâ, </w:t>
      </w:r>
      <w:r w:rsidR="00C70219">
        <w:rPr>
          <w:noProof/>
          <w:sz w:val="22"/>
        </w:rPr>
        <w:t>dan</w:t>
      </w:r>
      <w:r w:rsidRPr="009479FD">
        <w:rPr>
          <w:noProof/>
          <w:sz w:val="22"/>
        </w:rPr>
        <w:t xml:space="preserve"> Kesavan Nallaluthan. 2021. “Persepsi Pelajar </w:t>
      </w:r>
      <w:r w:rsidR="00BE556B">
        <w:rPr>
          <w:noProof/>
          <w:sz w:val="22"/>
        </w:rPr>
        <w:t>t</w:t>
      </w:r>
      <w:r w:rsidRPr="009479FD">
        <w:rPr>
          <w:noProof/>
          <w:sz w:val="22"/>
        </w:rPr>
        <w:t xml:space="preserve">erhadap Aplikasi Multimedia Interaktif </w:t>
      </w:r>
      <w:r w:rsidR="00C1500F">
        <w:rPr>
          <w:noProof/>
          <w:sz w:val="22"/>
        </w:rPr>
        <w:t>d</w:t>
      </w:r>
      <w:r w:rsidRPr="009479FD">
        <w:rPr>
          <w:noProof/>
          <w:sz w:val="22"/>
        </w:rPr>
        <w:t xml:space="preserve">alam Proses Pengajaran </w:t>
      </w:r>
      <w:r w:rsidR="00C1500F">
        <w:rPr>
          <w:noProof/>
          <w:sz w:val="22"/>
        </w:rPr>
        <w:t>d</w:t>
      </w:r>
      <w:r w:rsidRPr="009479FD">
        <w:rPr>
          <w:noProof/>
          <w:sz w:val="22"/>
        </w:rPr>
        <w:t xml:space="preserve">an Pembelajaran Abad </w:t>
      </w:r>
      <w:r w:rsidR="00C1500F">
        <w:rPr>
          <w:noProof/>
          <w:sz w:val="22"/>
        </w:rPr>
        <w:t>k</w:t>
      </w:r>
      <w:r w:rsidRPr="009479FD">
        <w:rPr>
          <w:noProof/>
          <w:sz w:val="22"/>
        </w:rPr>
        <w:t xml:space="preserve">e-21: Students’ Perceptions of Interactive Multimedia Applications in the 21st Century Teaching and Learning Process.” </w:t>
      </w:r>
      <w:r w:rsidRPr="009479FD">
        <w:rPr>
          <w:i/>
          <w:iCs/>
          <w:noProof/>
          <w:sz w:val="22"/>
        </w:rPr>
        <w:t>Online Journal for Tvet Practitioners</w:t>
      </w:r>
      <w:r w:rsidRPr="009479FD">
        <w:rPr>
          <w:noProof/>
          <w:sz w:val="22"/>
        </w:rPr>
        <w:t xml:space="preserve"> 6 (1): 15–24. </w:t>
      </w:r>
      <w:hyperlink r:id="rId29" w:history="1">
        <w:r w:rsidRPr="009479FD">
          <w:rPr>
            <w:rStyle w:val="Hyperlink"/>
            <w:noProof/>
            <w:sz w:val="22"/>
            <w:u w:val="none"/>
          </w:rPr>
          <w:t>https://doi.org/10.30880/ojtp.2021.06.01.003</w:t>
        </w:r>
      </w:hyperlink>
    </w:p>
    <w:p w14:paraId="4BBE07EA" w14:textId="13A600D5" w:rsidR="001A4D93" w:rsidRPr="009479FD" w:rsidRDefault="001A4D93" w:rsidP="001A4D93">
      <w:pPr>
        <w:widowControl w:val="0"/>
        <w:autoSpaceDE w:val="0"/>
        <w:autoSpaceDN w:val="0"/>
        <w:adjustRightInd w:val="0"/>
        <w:spacing w:before="60"/>
        <w:ind w:left="480" w:hanging="480"/>
        <w:rPr>
          <w:noProof/>
          <w:sz w:val="22"/>
        </w:rPr>
      </w:pPr>
      <w:bookmarkStart w:id="21" w:name="Safitri"/>
      <w:r w:rsidRPr="009479FD">
        <w:rPr>
          <w:noProof/>
          <w:sz w:val="22"/>
        </w:rPr>
        <w:t>Safitri</w:t>
      </w:r>
      <w:bookmarkEnd w:id="21"/>
      <w:r w:rsidRPr="009479FD">
        <w:rPr>
          <w:noProof/>
          <w:sz w:val="22"/>
        </w:rPr>
        <w:t xml:space="preserve">, Ega. 2021. “Studi Literatur: Pengembangan Media Pembelajaran </w:t>
      </w:r>
      <w:r w:rsidR="00C1500F">
        <w:rPr>
          <w:noProof/>
          <w:sz w:val="22"/>
        </w:rPr>
        <w:t>d</w:t>
      </w:r>
      <w:r w:rsidRPr="009479FD">
        <w:rPr>
          <w:noProof/>
          <w:sz w:val="22"/>
        </w:rPr>
        <w:t xml:space="preserve">engan Video Animasi Powtoon.” </w:t>
      </w:r>
      <w:r w:rsidRPr="009479FD">
        <w:rPr>
          <w:i/>
          <w:iCs/>
          <w:noProof/>
          <w:sz w:val="22"/>
        </w:rPr>
        <w:t xml:space="preserve">Jurnal Inovasi Penelitian </w:t>
      </w:r>
      <w:r w:rsidR="00C1500F">
        <w:rPr>
          <w:i/>
          <w:iCs/>
          <w:noProof/>
          <w:sz w:val="22"/>
        </w:rPr>
        <w:t>d</w:t>
      </w:r>
      <w:r w:rsidRPr="009479FD">
        <w:rPr>
          <w:i/>
          <w:iCs/>
          <w:noProof/>
          <w:sz w:val="22"/>
        </w:rPr>
        <w:t>an Pengabdian Masyarakat</w:t>
      </w:r>
      <w:r w:rsidRPr="009479FD">
        <w:rPr>
          <w:noProof/>
          <w:sz w:val="22"/>
        </w:rPr>
        <w:t xml:space="preserve"> 1 (2): 74–80.</w:t>
      </w:r>
      <w:r w:rsidR="009479FD" w:rsidRPr="009479FD">
        <w:rPr>
          <w:noProof/>
          <w:sz w:val="22"/>
        </w:rPr>
        <w:t xml:space="preserve"> </w:t>
      </w:r>
      <w:hyperlink r:id="rId30" w:history="1">
        <w:r w:rsidR="009479FD" w:rsidRPr="009479FD">
          <w:rPr>
            <w:rStyle w:val="Hyperlink"/>
            <w:noProof/>
            <w:sz w:val="22"/>
            <w:u w:val="none"/>
          </w:rPr>
          <w:t>https://doi.org/10.53621/jippmas.v1i2.12</w:t>
        </w:r>
      </w:hyperlink>
    </w:p>
    <w:p w14:paraId="54426AFB" w14:textId="77777777" w:rsidR="001A4D93" w:rsidRPr="009479FD" w:rsidRDefault="001A4D93" w:rsidP="001A4D93">
      <w:pPr>
        <w:widowControl w:val="0"/>
        <w:autoSpaceDE w:val="0"/>
        <w:autoSpaceDN w:val="0"/>
        <w:adjustRightInd w:val="0"/>
        <w:spacing w:before="60"/>
        <w:ind w:left="480" w:hanging="480"/>
        <w:rPr>
          <w:noProof/>
          <w:sz w:val="22"/>
        </w:rPr>
      </w:pPr>
      <w:bookmarkStart w:id="22" w:name="Sanjaya"/>
      <w:r w:rsidRPr="009479FD">
        <w:rPr>
          <w:noProof/>
          <w:sz w:val="22"/>
        </w:rPr>
        <w:t>Sanjaya</w:t>
      </w:r>
      <w:bookmarkEnd w:id="22"/>
      <w:r w:rsidRPr="009479FD">
        <w:rPr>
          <w:noProof/>
          <w:sz w:val="22"/>
        </w:rPr>
        <w:t xml:space="preserve">, Wina. 2016. </w:t>
      </w:r>
      <w:r w:rsidRPr="009479FD">
        <w:rPr>
          <w:i/>
          <w:iCs/>
          <w:noProof/>
          <w:sz w:val="22"/>
        </w:rPr>
        <w:t>Penelitian Tindakan Kelas</w:t>
      </w:r>
      <w:r w:rsidRPr="009479FD">
        <w:rPr>
          <w:noProof/>
          <w:sz w:val="22"/>
        </w:rPr>
        <w:t>. Jakarta: Prenada Media.</w:t>
      </w:r>
    </w:p>
    <w:p w14:paraId="130F0A42" w14:textId="3CB7FB8A" w:rsidR="001A4D93" w:rsidRPr="009479FD" w:rsidRDefault="001A4D93" w:rsidP="001A4D93">
      <w:pPr>
        <w:widowControl w:val="0"/>
        <w:autoSpaceDE w:val="0"/>
        <w:autoSpaceDN w:val="0"/>
        <w:adjustRightInd w:val="0"/>
        <w:spacing w:before="60"/>
        <w:ind w:left="480" w:hanging="480"/>
        <w:rPr>
          <w:noProof/>
          <w:sz w:val="22"/>
        </w:rPr>
      </w:pPr>
      <w:bookmarkStart w:id="23" w:name="Sitanggang"/>
      <w:r w:rsidRPr="009479FD">
        <w:rPr>
          <w:noProof/>
          <w:sz w:val="22"/>
        </w:rPr>
        <w:t>Sitanggang</w:t>
      </w:r>
      <w:bookmarkEnd w:id="23"/>
      <w:r w:rsidRPr="009479FD">
        <w:rPr>
          <w:noProof/>
          <w:sz w:val="22"/>
        </w:rPr>
        <w:t xml:space="preserve">, Ronny, </w:t>
      </w:r>
      <w:r w:rsidR="00C70219">
        <w:rPr>
          <w:noProof/>
          <w:sz w:val="22"/>
        </w:rPr>
        <w:t>dan</w:t>
      </w:r>
      <w:r w:rsidRPr="009479FD">
        <w:rPr>
          <w:noProof/>
          <w:sz w:val="22"/>
        </w:rPr>
        <w:t xml:space="preserve"> Dede Ruslan. 2022. “Effectiveness of Environment-Based Differentiated Learning Design to Improve Learning Outcomes of Elementary School Students.” </w:t>
      </w:r>
      <w:r w:rsidRPr="009479FD">
        <w:rPr>
          <w:i/>
          <w:iCs/>
          <w:noProof/>
          <w:sz w:val="22"/>
        </w:rPr>
        <w:t>Jurnal Ilmiah Teunuleh</w:t>
      </w:r>
      <w:r w:rsidRPr="009479FD">
        <w:rPr>
          <w:noProof/>
          <w:sz w:val="22"/>
        </w:rPr>
        <w:t xml:space="preserve"> 3 (1): 69–77.</w:t>
      </w:r>
      <w:r w:rsidR="009479FD" w:rsidRPr="009479FD">
        <w:rPr>
          <w:noProof/>
          <w:sz w:val="22"/>
        </w:rPr>
        <w:t xml:space="preserve"> </w:t>
      </w:r>
      <w:hyperlink r:id="rId31" w:history="1">
        <w:r w:rsidR="009479FD" w:rsidRPr="009479FD">
          <w:rPr>
            <w:rStyle w:val="Hyperlink"/>
            <w:noProof/>
            <w:sz w:val="22"/>
            <w:u w:val="none"/>
          </w:rPr>
          <w:t>https://doi.org/10.51612/teunuleh.v3i1.100</w:t>
        </w:r>
      </w:hyperlink>
    </w:p>
    <w:p w14:paraId="43094F1B" w14:textId="77777777" w:rsidR="001A4D93" w:rsidRPr="009479FD" w:rsidRDefault="001A4D93" w:rsidP="001A4D93">
      <w:pPr>
        <w:widowControl w:val="0"/>
        <w:autoSpaceDE w:val="0"/>
        <w:autoSpaceDN w:val="0"/>
        <w:adjustRightInd w:val="0"/>
        <w:spacing w:before="60"/>
        <w:ind w:left="480" w:hanging="480"/>
        <w:rPr>
          <w:noProof/>
          <w:sz w:val="22"/>
        </w:rPr>
      </w:pPr>
      <w:bookmarkStart w:id="24" w:name="Sudjana"/>
      <w:r w:rsidRPr="009479FD">
        <w:rPr>
          <w:noProof/>
          <w:sz w:val="22"/>
        </w:rPr>
        <w:t>Sudjana</w:t>
      </w:r>
      <w:bookmarkEnd w:id="24"/>
      <w:r w:rsidRPr="009479FD">
        <w:rPr>
          <w:noProof/>
          <w:sz w:val="22"/>
        </w:rPr>
        <w:t xml:space="preserve">, Nana. 2016. </w:t>
      </w:r>
      <w:r w:rsidRPr="009479FD">
        <w:rPr>
          <w:i/>
          <w:iCs/>
          <w:noProof/>
          <w:sz w:val="22"/>
        </w:rPr>
        <w:t>Metode Penelitian Pendidikan</w:t>
      </w:r>
      <w:r w:rsidRPr="009479FD">
        <w:rPr>
          <w:noProof/>
          <w:sz w:val="22"/>
        </w:rPr>
        <w:t>. Bandung: PT Remaja Rasdakarya.</w:t>
      </w:r>
    </w:p>
    <w:p w14:paraId="572CA370" w14:textId="77FF5181" w:rsidR="001A4D93" w:rsidRPr="009479FD" w:rsidRDefault="001A4D93" w:rsidP="001A4D93">
      <w:pPr>
        <w:widowControl w:val="0"/>
        <w:autoSpaceDE w:val="0"/>
        <w:autoSpaceDN w:val="0"/>
        <w:adjustRightInd w:val="0"/>
        <w:spacing w:before="60"/>
        <w:ind w:left="480" w:hanging="480"/>
        <w:rPr>
          <w:noProof/>
          <w:sz w:val="22"/>
        </w:rPr>
      </w:pPr>
      <w:bookmarkStart w:id="25" w:name="Susilo"/>
      <w:r w:rsidRPr="009479FD">
        <w:rPr>
          <w:noProof/>
          <w:sz w:val="22"/>
        </w:rPr>
        <w:t>Susilo</w:t>
      </w:r>
      <w:bookmarkEnd w:id="25"/>
      <w:r w:rsidRPr="009479FD">
        <w:rPr>
          <w:noProof/>
          <w:sz w:val="22"/>
        </w:rPr>
        <w:t xml:space="preserve">, Herawati, Husnul Chotimah, </w:t>
      </w:r>
      <w:r w:rsidR="00C1500F">
        <w:rPr>
          <w:noProof/>
          <w:sz w:val="22"/>
        </w:rPr>
        <w:t>dan</w:t>
      </w:r>
      <w:r w:rsidRPr="009479FD">
        <w:rPr>
          <w:noProof/>
          <w:sz w:val="22"/>
        </w:rPr>
        <w:t xml:space="preserve"> Yuyun Dwita Sari. 2022. </w:t>
      </w:r>
      <w:r w:rsidRPr="009479FD">
        <w:rPr>
          <w:i/>
          <w:iCs/>
          <w:noProof/>
          <w:sz w:val="22"/>
        </w:rPr>
        <w:t>Penelitian Tindakan Kelas</w:t>
      </w:r>
      <w:r w:rsidRPr="009479FD">
        <w:rPr>
          <w:noProof/>
          <w:sz w:val="22"/>
        </w:rPr>
        <w:t>. Malang: Media Nusa Creative (MNC Publishing).</w:t>
      </w:r>
    </w:p>
    <w:p w14:paraId="6686D75A" w14:textId="4EDAE359" w:rsidR="001A4D93" w:rsidRPr="009479FD" w:rsidRDefault="001A4D93" w:rsidP="001A4D93">
      <w:pPr>
        <w:widowControl w:val="0"/>
        <w:autoSpaceDE w:val="0"/>
        <w:autoSpaceDN w:val="0"/>
        <w:adjustRightInd w:val="0"/>
        <w:spacing w:before="60"/>
        <w:ind w:left="480" w:hanging="480"/>
        <w:rPr>
          <w:noProof/>
          <w:sz w:val="22"/>
        </w:rPr>
      </w:pPr>
      <w:bookmarkStart w:id="26" w:name="Tafani"/>
      <w:r w:rsidRPr="009479FD">
        <w:rPr>
          <w:noProof/>
          <w:sz w:val="22"/>
        </w:rPr>
        <w:t>Tafani</w:t>
      </w:r>
      <w:bookmarkEnd w:id="26"/>
      <w:r w:rsidRPr="009479FD">
        <w:rPr>
          <w:noProof/>
          <w:sz w:val="22"/>
        </w:rPr>
        <w:t xml:space="preserve">, Tafani, </w:t>
      </w:r>
      <w:r w:rsidR="00C70219">
        <w:rPr>
          <w:noProof/>
          <w:sz w:val="22"/>
        </w:rPr>
        <w:t>dan</w:t>
      </w:r>
      <w:r w:rsidRPr="009479FD">
        <w:rPr>
          <w:noProof/>
          <w:sz w:val="22"/>
        </w:rPr>
        <w:t xml:space="preserve"> Agus Kamaludin. 2023. “Development of PowToon Animation Video on Joyful Learning Loaded Reaction Rate Material to Increase High School Students’ Learning Motivation.” </w:t>
      </w:r>
      <w:r w:rsidRPr="009479FD">
        <w:rPr>
          <w:i/>
          <w:iCs/>
          <w:noProof/>
          <w:sz w:val="22"/>
        </w:rPr>
        <w:t xml:space="preserve">Jurnal Kependidikan: Jurnal Hasil Penelitian </w:t>
      </w:r>
      <w:r w:rsidR="00C1500F">
        <w:rPr>
          <w:i/>
          <w:iCs/>
          <w:noProof/>
          <w:sz w:val="22"/>
        </w:rPr>
        <w:t>d</w:t>
      </w:r>
      <w:r w:rsidRPr="009479FD">
        <w:rPr>
          <w:i/>
          <w:iCs/>
          <w:noProof/>
          <w:sz w:val="22"/>
        </w:rPr>
        <w:t xml:space="preserve">an Kajian Kepustakaan </w:t>
      </w:r>
      <w:r w:rsidR="00C1500F">
        <w:rPr>
          <w:i/>
          <w:iCs/>
          <w:noProof/>
          <w:sz w:val="22"/>
        </w:rPr>
        <w:t>d</w:t>
      </w:r>
      <w:r w:rsidRPr="009479FD">
        <w:rPr>
          <w:i/>
          <w:iCs/>
          <w:noProof/>
          <w:sz w:val="22"/>
        </w:rPr>
        <w:t xml:space="preserve">i Bidang Pendidikan, Pengajaran </w:t>
      </w:r>
      <w:r w:rsidR="00C1500F">
        <w:rPr>
          <w:i/>
          <w:iCs/>
          <w:noProof/>
          <w:sz w:val="22"/>
        </w:rPr>
        <w:t>d</w:t>
      </w:r>
      <w:r w:rsidRPr="009479FD">
        <w:rPr>
          <w:i/>
          <w:iCs/>
          <w:noProof/>
          <w:sz w:val="22"/>
        </w:rPr>
        <w:t>an Pembelajaran</w:t>
      </w:r>
      <w:r w:rsidRPr="009479FD">
        <w:rPr>
          <w:noProof/>
          <w:sz w:val="22"/>
        </w:rPr>
        <w:t xml:space="preserve"> 9 (1): 258. </w:t>
      </w:r>
      <w:hyperlink r:id="rId32" w:history="1">
        <w:r w:rsidRPr="009479FD">
          <w:rPr>
            <w:rStyle w:val="Hyperlink"/>
            <w:noProof/>
            <w:sz w:val="22"/>
            <w:u w:val="none"/>
          </w:rPr>
          <w:t>https://doi.org/10.33394/jk.v9i1.7057</w:t>
        </w:r>
      </w:hyperlink>
    </w:p>
    <w:p w14:paraId="5E008577" w14:textId="62660725" w:rsidR="001A4D93" w:rsidRPr="009479FD" w:rsidRDefault="001A4D93" w:rsidP="001A4D93">
      <w:pPr>
        <w:widowControl w:val="0"/>
        <w:autoSpaceDE w:val="0"/>
        <w:autoSpaceDN w:val="0"/>
        <w:adjustRightInd w:val="0"/>
        <w:spacing w:before="60"/>
        <w:ind w:left="480" w:hanging="480"/>
        <w:rPr>
          <w:noProof/>
          <w:sz w:val="22"/>
        </w:rPr>
      </w:pPr>
      <w:bookmarkStart w:id="27" w:name="Tarmidzi"/>
      <w:r w:rsidRPr="009479FD">
        <w:rPr>
          <w:noProof/>
          <w:sz w:val="22"/>
        </w:rPr>
        <w:t>Tarmidzi</w:t>
      </w:r>
      <w:bookmarkEnd w:id="27"/>
      <w:r w:rsidRPr="009479FD">
        <w:rPr>
          <w:noProof/>
          <w:sz w:val="22"/>
        </w:rPr>
        <w:t xml:space="preserve">, Tarmidzi, Nailah Tresnawati, </w:t>
      </w:r>
      <w:r w:rsidR="00C70219">
        <w:rPr>
          <w:noProof/>
          <w:sz w:val="22"/>
        </w:rPr>
        <w:t>dan</w:t>
      </w:r>
      <w:r w:rsidRPr="009479FD">
        <w:rPr>
          <w:noProof/>
          <w:sz w:val="22"/>
        </w:rPr>
        <w:t xml:space="preserve"> Kuspita Sari. 2022. “Desain Media Pembelajaran Interaktif Berbasis Aplikasi Powtoon </w:t>
      </w:r>
      <w:r w:rsidR="00C1500F">
        <w:rPr>
          <w:noProof/>
          <w:sz w:val="22"/>
        </w:rPr>
        <w:t>u</w:t>
      </w:r>
      <w:r w:rsidRPr="009479FD">
        <w:rPr>
          <w:noProof/>
          <w:sz w:val="22"/>
        </w:rPr>
        <w:t xml:space="preserve">ntuk Meningkatkan Penguasaan Konsep Sains </w:t>
      </w:r>
      <w:r w:rsidR="00C1500F">
        <w:rPr>
          <w:noProof/>
          <w:sz w:val="22"/>
        </w:rPr>
        <w:t>d</w:t>
      </w:r>
      <w:r w:rsidRPr="009479FD">
        <w:rPr>
          <w:noProof/>
          <w:sz w:val="22"/>
        </w:rPr>
        <w:t xml:space="preserve">an Konsep Diri Siswa Kelas V SD.” </w:t>
      </w:r>
      <w:r w:rsidRPr="009479FD">
        <w:rPr>
          <w:i/>
          <w:iCs/>
          <w:noProof/>
          <w:sz w:val="22"/>
        </w:rPr>
        <w:t>Caruban: Jurnal Ilmiah Ilmu Pendidikan Dasar</w:t>
      </w:r>
      <w:r w:rsidRPr="009479FD">
        <w:rPr>
          <w:noProof/>
          <w:sz w:val="22"/>
        </w:rPr>
        <w:t xml:space="preserve"> 5 (1): 82. </w:t>
      </w:r>
      <w:hyperlink r:id="rId33" w:history="1">
        <w:r w:rsidRPr="009479FD">
          <w:rPr>
            <w:rStyle w:val="Hyperlink"/>
            <w:noProof/>
            <w:sz w:val="22"/>
            <w:u w:val="none"/>
          </w:rPr>
          <w:t>https://doi.org/10.33603/caruban.v5i1.6419</w:t>
        </w:r>
      </w:hyperlink>
    </w:p>
    <w:p w14:paraId="550D040A" w14:textId="76A4A61C" w:rsidR="001A4D93" w:rsidRPr="009479FD" w:rsidRDefault="001A4D93" w:rsidP="001A4D93">
      <w:pPr>
        <w:widowControl w:val="0"/>
        <w:autoSpaceDE w:val="0"/>
        <w:autoSpaceDN w:val="0"/>
        <w:adjustRightInd w:val="0"/>
        <w:spacing w:before="60"/>
        <w:ind w:left="480" w:hanging="480"/>
        <w:rPr>
          <w:noProof/>
          <w:sz w:val="22"/>
        </w:rPr>
      </w:pPr>
      <w:bookmarkStart w:id="28" w:name="Tiwow"/>
      <w:r w:rsidRPr="009479FD">
        <w:rPr>
          <w:noProof/>
          <w:sz w:val="22"/>
        </w:rPr>
        <w:t>Tiwow</w:t>
      </w:r>
      <w:bookmarkEnd w:id="28"/>
      <w:r w:rsidRPr="009479FD">
        <w:rPr>
          <w:noProof/>
          <w:sz w:val="22"/>
        </w:rPr>
        <w:t xml:space="preserve">, Deiby, Veronica Wongkar, Navel Oktaviandy Mangelep, </w:t>
      </w:r>
      <w:r w:rsidR="00C70219">
        <w:rPr>
          <w:noProof/>
          <w:sz w:val="22"/>
        </w:rPr>
        <w:t>dan</w:t>
      </w:r>
      <w:r w:rsidRPr="009479FD">
        <w:rPr>
          <w:noProof/>
          <w:sz w:val="22"/>
        </w:rPr>
        <w:t xml:space="preserve"> Edino Ayub Lomban. 2022. “Pengaruh Media Pembelajaran Animasi Powtoon </w:t>
      </w:r>
      <w:r w:rsidR="00C1500F">
        <w:rPr>
          <w:noProof/>
          <w:sz w:val="22"/>
        </w:rPr>
        <w:t>t</w:t>
      </w:r>
      <w:r w:rsidRPr="009479FD">
        <w:rPr>
          <w:noProof/>
          <w:sz w:val="22"/>
        </w:rPr>
        <w:t xml:space="preserve">erhadap Hasil Belajar Ditinjau </w:t>
      </w:r>
      <w:r w:rsidR="00C1500F">
        <w:rPr>
          <w:noProof/>
          <w:sz w:val="22"/>
        </w:rPr>
        <w:t>d</w:t>
      </w:r>
      <w:r w:rsidRPr="009479FD">
        <w:rPr>
          <w:noProof/>
          <w:sz w:val="22"/>
        </w:rPr>
        <w:t xml:space="preserve">ari Minat Belajar Peserta Didik.” </w:t>
      </w:r>
      <w:r w:rsidRPr="009479FD">
        <w:rPr>
          <w:i/>
          <w:iCs/>
          <w:noProof/>
          <w:sz w:val="22"/>
        </w:rPr>
        <w:t>Journal Focus Action of Research Mathematic (Factor M)</w:t>
      </w:r>
      <w:r w:rsidRPr="009479FD">
        <w:rPr>
          <w:noProof/>
          <w:sz w:val="22"/>
        </w:rPr>
        <w:t xml:space="preserve"> 4 (2): 107–22.</w:t>
      </w:r>
      <w:r w:rsidR="009479FD" w:rsidRPr="009479FD">
        <w:rPr>
          <w:noProof/>
          <w:sz w:val="22"/>
        </w:rPr>
        <w:t xml:space="preserve"> </w:t>
      </w:r>
      <w:hyperlink r:id="rId34" w:history="1">
        <w:r w:rsidR="009479FD" w:rsidRPr="009479FD">
          <w:rPr>
            <w:rStyle w:val="Hyperlink"/>
            <w:noProof/>
            <w:sz w:val="22"/>
            <w:u w:val="none"/>
          </w:rPr>
          <w:t>https://doi.org/10.30762/factor_m.v4i2.4219</w:t>
        </w:r>
      </w:hyperlink>
    </w:p>
    <w:p w14:paraId="0C670E29" w14:textId="5B203223" w:rsidR="005823FB" w:rsidRPr="00F20B43" w:rsidRDefault="005823FB" w:rsidP="00E757DF">
      <w:pPr>
        <w:widowControl w:val="0"/>
        <w:autoSpaceDE w:val="0"/>
        <w:autoSpaceDN w:val="0"/>
        <w:adjustRightInd w:val="0"/>
        <w:spacing w:before="60"/>
        <w:ind w:left="480" w:hanging="480"/>
        <w:rPr>
          <w:sz w:val="22"/>
          <w:szCs w:val="22"/>
        </w:rPr>
      </w:pPr>
      <w:r>
        <w:rPr>
          <w:sz w:val="22"/>
          <w:szCs w:val="22"/>
        </w:rPr>
        <w:fldChar w:fldCharType="end"/>
      </w:r>
      <w:r w:rsidR="00C71992" w:rsidRPr="00F20B43">
        <w:rPr>
          <w:sz w:val="22"/>
          <w:szCs w:val="22"/>
        </w:rPr>
        <w:t xml:space="preserve"> </w:t>
      </w:r>
    </w:p>
    <w:sectPr w:rsidR="005823FB" w:rsidRPr="00F20B43" w:rsidSect="00FE3F24">
      <w:headerReference w:type="even" r:id="rId35"/>
      <w:headerReference w:type="default" r:id="rId36"/>
      <w:footerReference w:type="even" r:id="rId37"/>
      <w:footerReference w:type="default" r:id="rId38"/>
      <w:headerReference w:type="first" r:id="rId39"/>
      <w:footerReference w:type="first" r:id="rId40"/>
      <w:footnotePr>
        <w:pos w:val="beneathText"/>
      </w:footnotePr>
      <w:type w:val="continuous"/>
      <w:pgSz w:w="11905" w:h="16837"/>
      <w:pgMar w:top="1701" w:right="1418" w:bottom="1701" w:left="1418" w:header="851" w:footer="851" w:gutter="0"/>
      <w:pgNumType w:start="135"/>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0CEB39" w14:textId="77777777" w:rsidR="00200EDD" w:rsidRDefault="00200EDD" w:rsidP="004E422B">
      <w:r>
        <w:separator/>
      </w:r>
    </w:p>
  </w:endnote>
  <w:endnote w:type="continuationSeparator" w:id="0">
    <w:p w14:paraId="10D620E4" w14:textId="77777777" w:rsidR="00200EDD" w:rsidRDefault="00200EDD"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1752911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6B68FF73"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8366F3">
      <w:rPr>
        <w:rFonts w:ascii="Lucida Bright" w:hAnsi="Lucida Bright"/>
        <w:sz w:val="20"/>
        <w:szCs w:val="20"/>
      </w:rPr>
      <w:t>5</w:t>
    </w:r>
    <w:r w:rsidR="00E417FB" w:rsidRPr="000C3BAA">
      <w:rPr>
        <w:rFonts w:ascii="Lucida Bright" w:hAnsi="Lucida Bright"/>
        <w:sz w:val="20"/>
        <w:szCs w:val="20"/>
      </w:rPr>
      <w:t xml:space="preserve">, No. </w:t>
    </w:r>
    <w:r w:rsidR="005145B9">
      <w:rPr>
        <w:rFonts w:ascii="Lucida Bright" w:hAnsi="Lucida Bright"/>
        <w:sz w:val="20"/>
        <w:szCs w:val="20"/>
      </w:rPr>
      <w:t>2</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05341E" w14:textId="77777777" w:rsidR="00200EDD" w:rsidRDefault="00200EDD" w:rsidP="004E422B">
      <w:r>
        <w:separator/>
      </w:r>
    </w:p>
  </w:footnote>
  <w:footnote w:type="continuationSeparator" w:id="0">
    <w:p w14:paraId="1FA8DAD0" w14:textId="77777777" w:rsidR="00200EDD" w:rsidRDefault="00200EDD"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44AFA924" w:rsidR="00E749D2" w:rsidRPr="000C3BAA" w:rsidRDefault="00E1156D" w:rsidP="00073287">
    <w:pPr>
      <w:pStyle w:val="Header"/>
      <w:pBdr>
        <w:bottom w:val="single" w:sz="8" w:space="1" w:color="538135"/>
      </w:pBdr>
      <w:tabs>
        <w:tab w:val="clear" w:pos="4680"/>
        <w:tab w:val="clear" w:pos="9360"/>
      </w:tabs>
      <w:jc w:val="center"/>
      <w:rPr>
        <w:rFonts w:ascii="Lucida Bright" w:hAnsi="Lucida Bright"/>
        <w:sz w:val="22"/>
        <w:szCs w:val="22"/>
      </w:rPr>
    </w:pPr>
    <w:r w:rsidRPr="00E1156D">
      <w:rPr>
        <w:rFonts w:ascii="Lucida Bright" w:hAnsi="Lucida Bright"/>
        <w:sz w:val="20"/>
        <w:szCs w:val="20"/>
      </w:rPr>
      <w:t>Penerapan Pembelajaran Multimedia</w:t>
    </w:r>
    <w:r w:rsidR="00436E17" w:rsidRPr="00436E1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E1156D">
      <w:rPr>
        <w:rFonts w:ascii="Lucida Bright" w:hAnsi="Lucida Bright"/>
        <w:sz w:val="20"/>
        <w:szCs w:val="20"/>
      </w:rPr>
      <w:t xml:space="preserve">N.A. Amalia, B. </w:t>
    </w:r>
    <w:proofErr w:type="spellStart"/>
    <w:r w:rsidRPr="00E1156D">
      <w:rPr>
        <w:rFonts w:ascii="Lucida Bright" w:hAnsi="Lucida Bright"/>
        <w:sz w:val="20"/>
        <w:szCs w:val="20"/>
      </w:rPr>
      <w:t>Kaddas</w:t>
    </w:r>
    <w:proofErr w:type="spellEnd"/>
    <w:r w:rsidRPr="00E1156D">
      <w:rPr>
        <w:rFonts w:ascii="Lucida Bright" w:hAnsi="Lucida Bright"/>
        <w:sz w:val="20"/>
        <w:szCs w:val="20"/>
      </w:rPr>
      <w:t xml:space="preserve">, I. </w:t>
    </w:r>
    <w:proofErr w:type="spellStart"/>
    <w:r w:rsidRPr="00E1156D">
      <w:rPr>
        <w:rFonts w:ascii="Lucida Bright" w:hAnsi="Lucida Bright"/>
        <w:sz w:val="20"/>
        <w:szCs w:val="20"/>
      </w:rPr>
      <w:t>Irviana</w:t>
    </w:r>
    <w:proofErr w:type="spellEnd"/>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48F34596" w:rsidR="00E749D2" w:rsidRPr="000C3BAA" w:rsidRDefault="00E1156D"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E1156D">
      <w:rPr>
        <w:rFonts w:ascii="Lucida Bright" w:hAnsi="Lucida Bright"/>
        <w:sz w:val="20"/>
        <w:szCs w:val="20"/>
      </w:rPr>
      <w:t>Penerapan Pembelajaran Multimedia</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E1156D">
      <w:rPr>
        <w:rFonts w:ascii="Lucida Bright" w:hAnsi="Lucida Bright"/>
        <w:sz w:val="20"/>
        <w:szCs w:val="20"/>
      </w:rPr>
      <w:t xml:space="preserve">N.A. Amalia, B. </w:t>
    </w:r>
    <w:proofErr w:type="spellStart"/>
    <w:r w:rsidRPr="00E1156D">
      <w:rPr>
        <w:rFonts w:ascii="Lucida Bright" w:hAnsi="Lucida Bright"/>
        <w:sz w:val="20"/>
        <w:szCs w:val="20"/>
      </w:rPr>
      <w:t>Kaddas</w:t>
    </w:r>
    <w:proofErr w:type="spellEnd"/>
    <w:r w:rsidRPr="00E1156D">
      <w:rPr>
        <w:rFonts w:ascii="Lucida Bright" w:hAnsi="Lucida Bright"/>
        <w:sz w:val="20"/>
        <w:szCs w:val="20"/>
      </w:rPr>
      <w:t xml:space="preserve">, I. </w:t>
    </w:r>
    <w:proofErr w:type="spellStart"/>
    <w:r w:rsidRPr="00E1156D">
      <w:rPr>
        <w:rFonts w:ascii="Lucida Bright" w:hAnsi="Lucida Bright"/>
        <w:sz w:val="20"/>
        <w:szCs w:val="20"/>
      </w:rPr>
      <w:t>Irviana</w:t>
    </w:r>
    <w:proofErr w:type="spellEnd"/>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4B16886F"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3C3950">
      <w:rPr>
        <w:rFonts w:ascii="Lucida Bright" w:hAnsi="Lucida Bright"/>
        <w:sz w:val="20"/>
        <w:szCs w:val="20"/>
      </w:rPr>
      <w:t>5</w:t>
    </w:r>
    <w:r w:rsidR="00016CA0" w:rsidRPr="00346913">
      <w:rPr>
        <w:rFonts w:ascii="Lucida Bright" w:hAnsi="Lucida Bright"/>
        <w:sz w:val="20"/>
        <w:szCs w:val="20"/>
      </w:rPr>
      <w:t xml:space="preserve">, No. </w:t>
    </w:r>
    <w:r w:rsidR="00757E58">
      <w:rPr>
        <w:rFonts w:ascii="Lucida Bright" w:hAnsi="Lucida Bright"/>
        <w:sz w:val="20"/>
        <w:szCs w:val="20"/>
      </w:rPr>
      <w:t>2</w:t>
    </w:r>
    <w:r w:rsidR="00016CA0" w:rsidRPr="00346913">
      <w:rPr>
        <w:rFonts w:ascii="Lucida Bright" w:hAnsi="Lucida Bright"/>
        <w:sz w:val="20"/>
        <w:szCs w:val="20"/>
      </w:rPr>
      <w:t xml:space="preserve"> (</w:t>
    </w:r>
    <w:r w:rsidR="00757E58">
      <w:rPr>
        <w:rFonts w:ascii="Lucida Bright" w:hAnsi="Lucida Bright"/>
        <w:sz w:val="20"/>
        <w:szCs w:val="20"/>
      </w:rPr>
      <w:t>December</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F76396">
      <w:rPr>
        <w:rFonts w:ascii="Lucida Bright" w:hAnsi="Lucida Bright"/>
        <w:sz w:val="20"/>
        <w:szCs w:val="20"/>
      </w:rPr>
      <w:t>1</w:t>
    </w:r>
    <w:r w:rsidR="00FE3F24">
      <w:rPr>
        <w:rFonts w:ascii="Lucida Bright" w:hAnsi="Lucida Bright"/>
        <w:sz w:val="20"/>
        <w:szCs w:val="20"/>
      </w:rPr>
      <w:t>3</w:t>
    </w:r>
    <w:r w:rsidR="007F6BCF">
      <w:rPr>
        <w:rFonts w:ascii="Lucida Bright" w:hAnsi="Lucida Bright"/>
        <w:sz w:val="20"/>
        <w:szCs w:val="20"/>
      </w:rPr>
      <w:t>5</w:t>
    </w:r>
    <w:r w:rsidR="00016CA0" w:rsidRPr="00346913">
      <w:rPr>
        <w:rFonts w:ascii="Lucida Bright" w:hAnsi="Lucida Bright"/>
        <w:sz w:val="20"/>
        <w:szCs w:val="20"/>
      </w:rPr>
      <w:t>–</w:t>
    </w:r>
    <w:r w:rsidR="009C02CA">
      <w:rPr>
        <w:rFonts w:ascii="Lucida Bright" w:hAnsi="Lucida Bright"/>
        <w:sz w:val="20"/>
        <w:szCs w:val="20"/>
      </w:rPr>
      <w:t>1</w:t>
    </w:r>
    <w:r w:rsidR="00FE3F24">
      <w:rPr>
        <w:rFonts w:ascii="Lucida Bright" w:hAnsi="Lucida Bright"/>
        <w:sz w:val="20"/>
        <w:szCs w:val="20"/>
      </w:rPr>
      <w:t>42</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31C813F8"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FE3F24" w:rsidRPr="00FE3F24">
        <w:rPr>
          <w:rStyle w:val="Hyperlink"/>
          <w:rFonts w:ascii="Lucida Bright" w:hAnsi="Lucida Bright"/>
          <w:color w:val="auto"/>
          <w:sz w:val="20"/>
          <w:szCs w:val="20"/>
          <w:u w:val="none"/>
        </w:rPr>
        <w:t>https://doi.org/10.56324/al-musannif.v5i2.91</w:t>
      </w:r>
    </w:hyperlink>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0CCE722F"/>
    <w:multiLevelType w:val="hybridMultilevel"/>
    <w:tmpl w:val="BD8419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AC2529"/>
    <w:multiLevelType w:val="hybridMultilevel"/>
    <w:tmpl w:val="EBBAD3F4"/>
    <w:lvl w:ilvl="0" w:tplc="C0ECA0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1DF568E"/>
    <w:multiLevelType w:val="hybridMultilevel"/>
    <w:tmpl w:val="FE1636D6"/>
    <w:lvl w:ilvl="0" w:tplc="77F0CF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9"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1" w15:restartNumberingAfterBreak="0">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29A"/>
    <w:multiLevelType w:val="hybridMultilevel"/>
    <w:tmpl w:val="4EE4FE00"/>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E2D65D4"/>
    <w:multiLevelType w:val="multilevel"/>
    <w:tmpl w:val="8F460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16273A3"/>
    <w:multiLevelType w:val="hybridMultilevel"/>
    <w:tmpl w:val="A28A2E62"/>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9"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0" w15:restartNumberingAfterBreak="0">
    <w:nsid w:val="2E5A6889"/>
    <w:multiLevelType w:val="hybridMultilevel"/>
    <w:tmpl w:val="90F0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F187492"/>
    <w:multiLevelType w:val="hybridMultilevel"/>
    <w:tmpl w:val="95BA9644"/>
    <w:lvl w:ilvl="0" w:tplc="FA7C02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2"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983426"/>
    <w:multiLevelType w:val="hybridMultilevel"/>
    <w:tmpl w:val="4CBAE84C"/>
    <w:lvl w:ilvl="0" w:tplc="3FD2A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5C0532B"/>
    <w:multiLevelType w:val="hybridMultilevel"/>
    <w:tmpl w:val="B7B0755A"/>
    <w:lvl w:ilvl="0" w:tplc="188E667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8" w15:restartNumberingAfterBreak="0">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3E50382D"/>
    <w:multiLevelType w:val="hybridMultilevel"/>
    <w:tmpl w:val="7936978C"/>
    <w:lvl w:ilvl="0" w:tplc="777066E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2" w15:restartNumberingAfterBreak="0">
    <w:nsid w:val="3FF606A0"/>
    <w:multiLevelType w:val="hybridMultilevel"/>
    <w:tmpl w:val="AB6614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1E94D3A"/>
    <w:multiLevelType w:val="hybridMultilevel"/>
    <w:tmpl w:val="AF4A3528"/>
    <w:lvl w:ilvl="0" w:tplc="DCF2E1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35"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9" w15:restartNumberingAfterBreak="0">
    <w:nsid w:val="5451609A"/>
    <w:multiLevelType w:val="hybridMultilevel"/>
    <w:tmpl w:val="224E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8666B6"/>
    <w:multiLevelType w:val="hybridMultilevel"/>
    <w:tmpl w:val="1856E4B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3" w15:restartNumberingAfterBreak="0">
    <w:nsid w:val="589C1CAD"/>
    <w:multiLevelType w:val="hybridMultilevel"/>
    <w:tmpl w:val="992469A8"/>
    <w:lvl w:ilvl="0" w:tplc="E3E6AF0A">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5BF74B40"/>
    <w:multiLevelType w:val="hybridMultilevel"/>
    <w:tmpl w:val="D890C67A"/>
    <w:lvl w:ilvl="0" w:tplc="B46C044C">
      <w:start w:val="1"/>
      <w:numFmt w:val="lowerLetter"/>
      <w:lvlText w:val="%1."/>
      <w:lvlJc w:val="left"/>
      <w:pPr>
        <w:ind w:left="720" w:hanging="360"/>
      </w:pPr>
      <w:rPr>
        <w:rFonts w:ascii="Times New Roman" w:hAnsi="Times New Roman" w:cs="Times New Roman"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7"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0950288"/>
    <w:multiLevelType w:val="hybridMultilevel"/>
    <w:tmpl w:val="F184EC58"/>
    <w:lvl w:ilvl="0" w:tplc="9EEEA912">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9"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0"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52"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3" w15:restartNumberingAfterBreak="0">
    <w:nsid w:val="67AF0387"/>
    <w:multiLevelType w:val="hybridMultilevel"/>
    <w:tmpl w:val="A1C0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872182C"/>
    <w:multiLevelType w:val="hybridMultilevel"/>
    <w:tmpl w:val="0D20E9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6"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57"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9"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0"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1"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3"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5973277">
    <w:abstractNumId w:val="47"/>
  </w:num>
  <w:num w:numId="2" w16cid:durableId="2121684214">
    <w:abstractNumId w:val="37"/>
  </w:num>
  <w:num w:numId="3" w16cid:durableId="749078941">
    <w:abstractNumId w:val="63"/>
  </w:num>
  <w:num w:numId="4" w16cid:durableId="2004357836">
    <w:abstractNumId w:val="13"/>
  </w:num>
  <w:num w:numId="5" w16cid:durableId="1637880688">
    <w:abstractNumId w:val="57"/>
  </w:num>
  <w:num w:numId="6" w16cid:durableId="1499423060">
    <w:abstractNumId w:val="35"/>
  </w:num>
  <w:num w:numId="7" w16cid:durableId="615139288">
    <w:abstractNumId w:val="22"/>
  </w:num>
  <w:num w:numId="8" w16cid:durableId="2055228546">
    <w:abstractNumId w:val="26"/>
  </w:num>
  <w:num w:numId="9" w16cid:durableId="1571236227">
    <w:abstractNumId w:val="0"/>
  </w:num>
  <w:num w:numId="10" w16cid:durableId="780421695">
    <w:abstractNumId w:val="24"/>
  </w:num>
  <w:num w:numId="11" w16cid:durableId="512188108">
    <w:abstractNumId w:val="56"/>
  </w:num>
  <w:num w:numId="12" w16cid:durableId="59972680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19"/>
  </w:num>
  <w:num w:numId="20" w16cid:durableId="2021078897">
    <w:abstractNumId w:val="19"/>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62"/>
  </w:num>
  <w:num w:numId="22" w16cid:durableId="2145270244">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51"/>
  </w:num>
  <w:num w:numId="24" w16cid:durableId="1030838283">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42"/>
  </w:num>
  <w:num w:numId="26" w16cid:durableId="25300980">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36"/>
  </w:num>
  <w:num w:numId="28" w16cid:durableId="204913678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0"/>
  </w:num>
  <w:num w:numId="30" w16cid:durableId="621156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49"/>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50"/>
  </w:num>
  <w:num w:numId="40" w16cid:durableId="926622622">
    <w:abstractNumId w:val="55"/>
  </w:num>
  <w:num w:numId="41" w16cid:durableId="161360755">
    <w:abstractNumId w:val="18"/>
  </w:num>
  <w:num w:numId="42" w16cid:durableId="2053070695">
    <w:abstractNumId w:val="59"/>
  </w:num>
  <w:num w:numId="43" w16cid:durableId="948509184">
    <w:abstractNumId w:val="58"/>
  </w:num>
  <w:num w:numId="44" w16cid:durableId="1069814875">
    <w:abstractNumId w:val="9"/>
  </w:num>
  <w:num w:numId="45" w16cid:durableId="1802570785">
    <w:abstractNumId w:val="2"/>
  </w:num>
  <w:num w:numId="46" w16cid:durableId="1978685342">
    <w:abstractNumId w:val="44"/>
  </w:num>
  <w:num w:numId="47" w16cid:durableId="371925478">
    <w:abstractNumId w:val="1"/>
  </w:num>
  <w:num w:numId="48" w16cid:durableId="869493380">
    <w:abstractNumId w:val="11"/>
  </w:num>
  <w:num w:numId="49" w16cid:durableId="385613945">
    <w:abstractNumId w:val="17"/>
  </w:num>
  <w:num w:numId="50" w16cid:durableId="1434518655">
    <w:abstractNumId w:val="25"/>
  </w:num>
  <w:num w:numId="51" w16cid:durableId="437605528">
    <w:abstractNumId w:val="64"/>
  </w:num>
  <w:num w:numId="52" w16cid:durableId="372387536">
    <w:abstractNumId w:val="39"/>
  </w:num>
  <w:num w:numId="53" w16cid:durableId="708724508">
    <w:abstractNumId w:val="20"/>
  </w:num>
  <w:num w:numId="54" w16cid:durableId="1350908602">
    <w:abstractNumId w:val="28"/>
  </w:num>
  <w:num w:numId="55" w16cid:durableId="1140028478">
    <w:abstractNumId w:val="32"/>
  </w:num>
  <w:num w:numId="56" w16cid:durableId="1231580507">
    <w:abstractNumId w:val="53"/>
  </w:num>
  <w:num w:numId="57" w16cid:durableId="279458801">
    <w:abstractNumId w:val="43"/>
  </w:num>
  <w:num w:numId="58" w16cid:durableId="1467313703">
    <w:abstractNumId w:val="31"/>
  </w:num>
  <w:num w:numId="59" w16cid:durableId="224612277">
    <w:abstractNumId w:val="33"/>
  </w:num>
  <w:num w:numId="60" w16cid:durableId="210531783">
    <w:abstractNumId w:val="7"/>
  </w:num>
  <w:num w:numId="61" w16cid:durableId="656616933">
    <w:abstractNumId w:val="40"/>
  </w:num>
  <w:num w:numId="62" w16cid:durableId="1735353494">
    <w:abstractNumId w:val="15"/>
  </w:num>
  <w:num w:numId="63" w16cid:durableId="518934703">
    <w:abstractNumId w:val="6"/>
  </w:num>
  <w:num w:numId="64" w16cid:durableId="2098331920">
    <w:abstractNumId w:val="23"/>
  </w:num>
  <w:num w:numId="65" w16cid:durableId="1966347633">
    <w:abstractNumId w:val="21"/>
  </w:num>
  <w:num w:numId="66" w16cid:durableId="1333676200">
    <w:abstractNumId w:val="27"/>
  </w:num>
  <w:num w:numId="67" w16cid:durableId="294912620">
    <w:abstractNumId w:val="12"/>
  </w:num>
  <w:num w:numId="68" w16cid:durableId="984626152">
    <w:abstractNumId w:val="54"/>
  </w:num>
  <w:num w:numId="69" w16cid:durableId="61679262">
    <w:abstractNumId w:val="5"/>
  </w:num>
  <w:num w:numId="70" w16cid:durableId="1256086052">
    <w:abstractNumId w:val="45"/>
  </w:num>
  <w:num w:numId="71" w16cid:durableId="1190988261">
    <w:abstractNumId w:val="48"/>
  </w:num>
  <w:num w:numId="72" w16cid:durableId="60970046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551"/>
    <w:rsid w:val="00001AD2"/>
    <w:rsid w:val="00003109"/>
    <w:rsid w:val="00005613"/>
    <w:rsid w:val="00006D00"/>
    <w:rsid w:val="00007580"/>
    <w:rsid w:val="0001010B"/>
    <w:rsid w:val="0001020A"/>
    <w:rsid w:val="00010E69"/>
    <w:rsid w:val="000130A0"/>
    <w:rsid w:val="000131F4"/>
    <w:rsid w:val="00013432"/>
    <w:rsid w:val="000134FD"/>
    <w:rsid w:val="000151C0"/>
    <w:rsid w:val="00015256"/>
    <w:rsid w:val="00016C83"/>
    <w:rsid w:val="00016CA0"/>
    <w:rsid w:val="00017387"/>
    <w:rsid w:val="00021E58"/>
    <w:rsid w:val="000221A5"/>
    <w:rsid w:val="00023004"/>
    <w:rsid w:val="00023195"/>
    <w:rsid w:val="0002378E"/>
    <w:rsid w:val="00027427"/>
    <w:rsid w:val="00030927"/>
    <w:rsid w:val="000316BC"/>
    <w:rsid w:val="00033845"/>
    <w:rsid w:val="00033A79"/>
    <w:rsid w:val="00034757"/>
    <w:rsid w:val="00034AAB"/>
    <w:rsid w:val="00034B7A"/>
    <w:rsid w:val="00037D84"/>
    <w:rsid w:val="00040848"/>
    <w:rsid w:val="00040C06"/>
    <w:rsid w:val="00041D84"/>
    <w:rsid w:val="000428B5"/>
    <w:rsid w:val="00042B36"/>
    <w:rsid w:val="0004302D"/>
    <w:rsid w:val="00045786"/>
    <w:rsid w:val="0005136F"/>
    <w:rsid w:val="000517D4"/>
    <w:rsid w:val="00051BA8"/>
    <w:rsid w:val="00051FB4"/>
    <w:rsid w:val="00054286"/>
    <w:rsid w:val="00054AAE"/>
    <w:rsid w:val="00055D71"/>
    <w:rsid w:val="00057201"/>
    <w:rsid w:val="00061C51"/>
    <w:rsid w:val="0006267A"/>
    <w:rsid w:val="00063CDC"/>
    <w:rsid w:val="00063DDE"/>
    <w:rsid w:val="00064D54"/>
    <w:rsid w:val="00067AF9"/>
    <w:rsid w:val="000709E5"/>
    <w:rsid w:val="00070DFD"/>
    <w:rsid w:val="00071BEA"/>
    <w:rsid w:val="00071E2D"/>
    <w:rsid w:val="00072485"/>
    <w:rsid w:val="000725B9"/>
    <w:rsid w:val="00073287"/>
    <w:rsid w:val="000735A8"/>
    <w:rsid w:val="00073DC3"/>
    <w:rsid w:val="000743C9"/>
    <w:rsid w:val="00075DC8"/>
    <w:rsid w:val="00080A98"/>
    <w:rsid w:val="00080C54"/>
    <w:rsid w:val="00081245"/>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508D"/>
    <w:rsid w:val="000973C2"/>
    <w:rsid w:val="000979B4"/>
    <w:rsid w:val="00097E2E"/>
    <w:rsid w:val="000A0269"/>
    <w:rsid w:val="000A106C"/>
    <w:rsid w:val="000A1489"/>
    <w:rsid w:val="000A1565"/>
    <w:rsid w:val="000A19DA"/>
    <w:rsid w:val="000A2E57"/>
    <w:rsid w:val="000A32F4"/>
    <w:rsid w:val="000A40AC"/>
    <w:rsid w:val="000A4968"/>
    <w:rsid w:val="000A49D1"/>
    <w:rsid w:val="000A4E61"/>
    <w:rsid w:val="000A4F95"/>
    <w:rsid w:val="000A5300"/>
    <w:rsid w:val="000A6F3C"/>
    <w:rsid w:val="000A7A98"/>
    <w:rsid w:val="000B2F29"/>
    <w:rsid w:val="000B3032"/>
    <w:rsid w:val="000B3DED"/>
    <w:rsid w:val="000B582C"/>
    <w:rsid w:val="000B5F85"/>
    <w:rsid w:val="000B6642"/>
    <w:rsid w:val="000B6B8C"/>
    <w:rsid w:val="000B7418"/>
    <w:rsid w:val="000B7935"/>
    <w:rsid w:val="000B7976"/>
    <w:rsid w:val="000C29BA"/>
    <w:rsid w:val="000C3088"/>
    <w:rsid w:val="000C3461"/>
    <w:rsid w:val="000C366C"/>
    <w:rsid w:val="000C3BAA"/>
    <w:rsid w:val="000C3FEF"/>
    <w:rsid w:val="000C4F6E"/>
    <w:rsid w:val="000C69EA"/>
    <w:rsid w:val="000D186C"/>
    <w:rsid w:val="000D194D"/>
    <w:rsid w:val="000D1972"/>
    <w:rsid w:val="000D2C25"/>
    <w:rsid w:val="000D36D7"/>
    <w:rsid w:val="000D64C3"/>
    <w:rsid w:val="000D7893"/>
    <w:rsid w:val="000E0895"/>
    <w:rsid w:val="000E0989"/>
    <w:rsid w:val="000E22C3"/>
    <w:rsid w:val="000E27AB"/>
    <w:rsid w:val="000E319B"/>
    <w:rsid w:val="000E3499"/>
    <w:rsid w:val="000E383E"/>
    <w:rsid w:val="000E61FE"/>
    <w:rsid w:val="000E6F08"/>
    <w:rsid w:val="000E7942"/>
    <w:rsid w:val="000E79DA"/>
    <w:rsid w:val="000E7DF4"/>
    <w:rsid w:val="000F0699"/>
    <w:rsid w:val="000F0CFB"/>
    <w:rsid w:val="000F2A64"/>
    <w:rsid w:val="000F3805"/>
    <w:rsid w:val="000F6D5B"/>
    <w:rsid w:val="000F6ED3"/>
    <w:rsid w:val="000F74FB"/>
    <w:rsid w:val="00100DA3"/>
    <w:rsid w:val="00100EF9"/>
    <w:rsid w:val="0010190B"/>
    <w:rsid w:val="001040DC"/>
    <w:rsid w:val="00105404"/>
    <w:rsid w:val="001068CA"/>
    <w:rsid w:val="00107DAF"/>
    <w:rsid w:val="001105C7"/>
    <w:rsid w:val="00110F56"/>
    <w:rsid w:val="0011151D"/>
    <w:rsid w:val="00112159"/>
    <w:rsid w:val="001121CE"/>
    <w:rsid w:val="001125D8"/>
    <w:rsid w:val="00113A31"/>
    <w:rsid w:val="001169F7"/>
    <w:rsid w:val="00116EF9"/>
    <w:rsid w:val="00117767"/>
    <w:rsid w:val="0012045D"/>
    <w:rsid w:val="00121AF0"/>
    <w:rsid w:val="00122266"/>
    <w:rsid w:val="00122FA6"/>
    <w:rsid w:val="00123BFC"/>
    <w:rsid w:val="001308C0"/>
    <w:rsid w:val="00130EE1"/>
    <w:rsid w:val="001324A4"/>
    <w:rsid w:val="001333F7"/>
    <w:rsid w:val="001349B3"/>
    <w:rsid w:val="00135CD0"/>
    <w:rsid w:val="00135EA4"/>
    <w:rsid w:val="0013684E"/>
    <w:rsid w:val="00136D7A"/>
    <w:rsid w:val="00136E13"/>
    <w:rsid w:val="00137AA9"/>
    <w:rsid w:val="00141CB1"/>
    <w:rsid w:val="00141ED5"/>
    <w:rsid w:val="0014243D"/>
    <w:rsid w:val="0014330C"/>
    <w:rsid w:val="001435F8"/>
    <w:rsid w:val="00143F40"/>
    <w:rsid w:val="00145F7B"/>
    <w:rsid w:val="0014646D"/>
    <w:rsid w:val="00146CC6"/>
    <w:rsid w:val="001519D6"/>
    <w:rsid w:val="001528CD"/>
    <w:rsid w:val="0015585A"/>
    <w:rsid w:val="00155A67"/>
    <w:rsid w:val="00156330"/>
    <w:rsid w:val="00157131"/>
    <w:rsid w:val="0016009B"/>
    <w:rsid w:val="00160D61"/>
    <w:rsid w:val="0016168E"/>
    <w:rsid w:val="00163A22"/>
    <w:rsid w:val="001657DC"/>
    <w:rsid w:val="0016583F"/>
    <w:rsid w:val="001666ED"/>
    <w:rsid w:val="00167D3D"/>
    <w:rsid w:val="00170C89"/>
    <w:rsid w:val="00175D35"/>
    <w:rsid w:val="00180AB7"/>
    <w:rsid w:val="00181705"/>
    <w:rsid w:val="001817E3"/>
    <w:rsid w:val="00184694"/>
    <w:rsid w:val="00184C16"/>
    <w:rsid w:val="001872D6"/>
    <w:rsid w:val="00187D41"/>
    <w:rsid w:val="0019099B"/>
    <w:rsid w:val="00190F67"/>
    <w:rsid w:val="00192052"/>
    <w:rsid w:val="001927C6"/>
    <w:rsid w:val="00193926"/>
    <w:rsid w:val="00194225"/>
    <w:rsid w:val="00195353"/>
    <w:rsid w:val="00195E4B"/>
    <w:rsid w:val="001960BD"/>
    <w:rsid w:val="001969F4"/>
    <w:rsid w:val="001A0B9C"/>
    <w:rsid w:val="001A0F9B"/>
    <w:rsid w:val="001A157B"/>
    <w:rsid w:val="001A3D34"/>
    <w:rsid w:val="001A4815"/>
    <w:rsid w:val="001A4D93"/>
    <w:rsid w:val="001A6425"/>
    <w:rsid w:val="001A6A51"/>
    <w:rsid w:val="001A73D1"/>
    <w:rsid w:val="001B0B2A"/>
    <w:rsid w:val="001B55AC"/>
    <w:rsid w:val="001B660B"/>
    <w:rsid w:val="001B70F0"/>
    <w:rsid w:val="001C0FE5"/>
    <w:rsid w:val="001C20A1"/>
    <w:rsid w:val="001C221B"/>
    <w:rsid w:val="001C225D"/>
    <w:rsid w:val="001C2D68"/>
    <w:rsid w:val="001C461B"/>
    <w:rsid w:val="001C4685"/>
    <w:rsid w:val="001C475A"/>
    <w:rsid w:val="001C5195"/>
    <w:rsid w:val="001C542A"/>
    <w:rsid w:val="001C72FB"/>
    <w:rsid w:val="001C7566"/>
    <w:rsid w:val="001D02C5"/>
    <w:rsid w:val="001D0589"/>
    <w:rsid w:val="001D06A5"/>
    <w:rsid w:val="001D0C20"/>
    <w:rsid w:val="001D1D24"/>
    <w:rsid w:val="001D2229"/>
    <w:rsid w:val="001D36F7"/>
    <w:rsid w:val="001E0D4A"/>
    <w:rsid w:val="001E27C2"/>
    <w:rsid w:val="001E3E01"/>
    <w:rsid w:val="001E52B7"/>
    <w:rsid w:val="001E626E"/>
    <w:rsid w:val="001E69F0"/>
    <w:rsid w:val="001E6AF2"/>
    <w:rsid w:val="001E703A"/>
    <w:rsid w:val="001F1A3C"/>
    <w:rsid w:val="001F2737"/>
    <w:rsid w:val="001F32C2"/>
    <w:rsid w:val="001F393F"/>
    <w:rsid w:val="001F6FA6"/>
    <w:rsid w:val="002007A4"/>
    <w:rsid w:val="00200EDD"/>
    <w:rsid w:val="0020218D"/>
    <w:rsid w:val="00202309"/>
    <w:rsid w:val="0020233A"/>
    <w:rsid w:val="0020345A"/>
    <w:rsid w:val="00205D2E"/>
    <w:rsid w:val="00206A94"/>
    <w:rsid w:val="00210AF7"/>
    <w:rsid w:val="00211105"/>
    <w:rsid w:val="0021274D"/>
    <w:rsid w:val="00213700"/>
    <w:rsid w:val="00213C55"/>
    <w:rsid w:val="002140B2"/>
    <w:rsid w:val="00214E9B"/>
    <w:rsid w:val="00216583"/>
    <w:rsid w:val="0022019B"/>
    <w:rsid w:val="00220C89"/>
    <w:rsid w:val="002218B0"/>
    <w:rsid w:val="00226208"/>
    <w:rsid w:val="0022699D"/>
    <w:rsid w:val="00227B75"/>
    <w:rsid w:val="00232183"/>
    <w:rsid w:val="00233DF0"/>
    <w:rsid w:val="00241C91"/>
    <w:rsid w:val="00242861"/>
    <w:rsid w:val="00242DF8"/>
    <w:rsid w:val="002440D8"/>
    <w:rsid w:val="0024451E"/>
    <w:rsid w:val="00244697"/>
    <w:rsid w:val="00244C45"/>
    <w:rsid w:val="00245B31"/>
    <w:rsid w:val="0024628E"/>
    <w:rsid w:val="002477C0"/>
    <w:rsid w:val="002515C6"/>
    <w:rsid w:val="00251741"/>
    <w:rsid w:val="00252747"/>
    <w:rsid w:val="0025308A"/>
    <w:rsid w:val="00253825"/>
    <w:rsid w:val="002550EE"/>
    <w:rsid w:val="00255F44"/>
    <w:rsid w:val="00260929"/>
    <w:rsid w:val="0026258F"/>
    <w:rsid w:val="00262A28"/>
    <w:rsid w:val="0026392B"/>
    <w:rsid w:val="00264F60"/>
    <w:rsid w:val="00265C9F"/>
    <w:rsid w:val="00265FEE"/>
    <w:rsid w:val="00267BE9"/>
    <w:rsid w:val="00272A2B"/>
    <w:rsid w:val="002736A5"/>
    <w:rsid w:val="00280E2B"/>
    <w:rsid w:val="00283366"/>
    <w:rsid w:val="00283800"/>
    <w:rsid w:val="00283E17"/>
    <w:rsid w:val="00284874"/>
    <w:rsid w:val="00285D9B"/>
    <w:rsid w:val="002862F8"/>
    <w:rsid w:val="0028768E"/>
    <w:rsid w:val="002876EE"/>
    <w:rsid w:val="00287761"/>
    <w:rsid w:val="00291742"/>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B296B"/>
    <w:rsid w:val="002B2F0D"/>
    <w:rsid w:val="002B4477"/>
    <w:rsid w:val="002B63DE"/>
    <w:rsid w:val="002C058A"/>
    <w:rsid w:val="002C20B4"/>
    <w:rsid w:val="002C24AE"/>
    <w:rsid w:val="002C25E4"/>
    <w:rsid w:val="002C332E"/>
    <w:rsid w:val="002C6406"/>
    <w:rsid w:val="002D0BDF"/>
    <w:rsid w:val="002D3FE5"/>
    <w:rsid w:val="002D48DE"/>
    <w:rsid w:val="002D4D0C"/>
    <w:rsid w:val="002D69ED"/>
    <w:rsid w:val="002D6C08"/>
    <w:rsid w:val="002D7057"/>
    <w:rsid w:val="002D767A"/>
    <w:rsid w:val="002E4D0C"/>
    <w:rsid w:val="002E4F7E"/>
    <w:rsid w:val="002E649C"/>
    <w:rsid w:val="002E6C90"/>
    <w:rsid w:val="002E6F99"/>
    <w:rsid w:val="002E7A6A"/>
    <w:rsid w:val="002E7F21"/>
    <w:rsid w:val="002E7FC5"/>
    <w:rsid w:val="002F25F8"/>
    <w:rsid w:val="002F2E49"/>
    <w:rsid w:val="002F3377"/>
    <w:rsid w:val="002F33A6"/>
    <w:rsid w:val="002F40FE"/>
    <w:rsid w:val="002F4668"/>
    <w:rsid w:val="002F476F"/>
    <w:rsid w:val="002F6208"/>
    <w:rsid w:val="002F7B39"/>
    <w:rsid w:val="0030040D"/>
    <w:rsid w:val="00301BEE"/>
    <w:rsid w:val="00304375"/>
    <w:rsid w:val="003063D9"/>
    <w:rsid w:val="003070D5"/>
    <w:rsid w:val="003079C2"/>
    <w:rsid w:val="00310CB7"/>
    <w:rsid w:val="0031134A"/>
    <w:rsid w:val="00311FFD"/>
    <w:rsid w:val="003124B2"/>
    <w:rsid w:val="00313E7B"/>
    <w:rsid w:val="003153DA"/>
    <w:rsid w:val="0031564E"/>
    <w:rsid w:val="00315804"/>
    <w:rsid w:val="003161B2"/>
    <w:rsid w:val="00316C02"/>
    <w:rsid w:val="0031718D"/>
    <w:rsid w:val="00317E6A"/>
    <w:rsid w:val="003211B0"/>
    <w:rsid w:val="003211F3"/>
    <w:rsid w:val="00322CF4"/>
    <w:rsid w:val="00326D80"/>
    <w:rsid w:val="00331187"/>
    <w:rsid w:val="00331DAD"/>
    <w:rsid w:val="003334FA"/>
    <w:rsid w:val="00333800"/>
    <w:rsid w:val="0033663B"/>
    <w:rsid w:val="00340F10"/>
    <w:rsid w:val="00340FED"/>
    <w:rsid w:val="003426C9"/>
    <w:rsid w:val="003434EC"/>
    <w:rsid w:val="00344494"/>
    <w:rsid w:val="0034502D"/>
    <w:rsid w:val="00345149"/>
    <w:rsid w:val="0034537D"/>
    <w:rsid w:val="0034625C"/>
    <w:rsid w:val="00346913"/>
    <w:rsid w:val="003474AB"/>
    <w:rsid w:val="00347A48"/>
    <w:rsid w:val="00350A7E"/>
    <w:rsid w:val="00353149"/>
    <w:rsid w:val="00353B5F"/>
    <w:rsid w:val="00354199"/>
    <w:rsid w:val="003563D3"/>
    <w:rsid w:val="00356D69"/>
    <w:rsid w:val="003574CB"/>
    <w:rsid w:val="00357BA9"/>
    <w:rsid w:val="0036070F"/>
    <w:rsid w:val="00360974"/>
    <w:rsid w:val="00360A73"/>
    <w:rsid w:val="00361C26"/>
    <w:rsid w:val="00362CCD"/>
    <w:rsid w:val="003635C8"/>
    <w:rsid w:val="00363FEE"/>
    <w:rsid w:val="00364269"/>
    <w:rsid w:val="0036498F"/>
    <w:rsid w:val="0036606A"/>
    <w:rsid w:val="00366B4E"/>
    <w:rsid w:val="003679B6"/>
    <w:rsid w:val="003715C8"/>
    <w:rsid w:val="00372740"/>
    <w:rsid w:val="00372CF1"/>
    <w:rsid w:val="003732A5"/>
    <w:rsid w:val="00374001"/>
    <w:rsid w:val="00375A5C"/>
    <w:rsid w:val="00375B24"/>
    <w:rsid w:val="00375F2D"/>
    <w:rsid w:val="00380ABE"/>
    <w:rsid w:val="003814F8"/>
    <w:rsid w:val="0038184A"/>
    <w:rsid w:val="00381B09"/>
    <w:rsid w:val="00381BBA"/>
    <w:rsid w:val="00382281"/>
    <w:rsid w:val="00382871"/>
    <w:rsid w:val="00383510"/>
    <w:rsid w:val="00383657"/>
    <w:rsid w:val="00384436"/>
    <w:rsid w:val="0038582C"/>
    <w:rsid w:val="00386AD3"/>
    <w:rsid w:val="003927B8"/>
    <w:rsid w:val="00392B81"/>
    <w:rsid w:val="0039564F"/>
    <w:rsid w:val="003967C9"/>
    <w:rsid w:val="003975C3"/>
    <w:rsid w:val="003A1F4E"/>
    <w:rsid w:val="003A2958"/>
    <w:rsid w:val="003A5ADD"/>
    <w:rsid w:val="003A5F96"/>
    <w:rsid w:val="003A6349"/>
    <w:rsid w:val="003B02E1"/>
    <w:rsid w:val="003B065E"/>
    <w:rsid w:val="003B0A14"/>
    <w:rsid w:val="003B0BB4"/>
    <w:rsid w:val="003B2239"/>
    <w:rsid w:val="003B26E3"/>
    <w:rsid w:val="003B3C90"/>
    <w:rsid w:val="003B622B"/>
    <w:rsid w:val="003B6490"/>
    <w:rsid w:val="003B700D"/>
    <w:rsid w:val="003C0D71"/>
    <w:rsid w:val="003C1AD4"/>
    <w:rsid w:val="003C22FC"/>
    <w:rsid w:val="003C3745"/>
    <w:rsid w:val="003C3950"/>
    <w:rsid w:val="003C3E19"/>
    <w:rsid w:val="003C3F9E"/>
    <w:rsid w:val="003C426F"/>
    <w:rsid w:val="003C511E"/>
    <w:rsid w:val="003C557C"/>
    <w:rsid w:val="003C5C23"/>
    <w:rsid w:val="003C607C"/>
    <w:rsid w:val="003C7131"/>
    <w:rsid w:val="003D559F"/>
    <w:rsid w:val="003D658D"/>
    <w:rsid w:val="003D67FF"/>
    <w:rsid w:val="003D6F84"/>
    <w:rsid w:val="003D79BD"/>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3B3"/>
    <w:rsid w:val="003F27E1"/>
    <w:rsid w:val="003F3046"/>
    <w:rsid w:val="003F3616"/>
    <w:rsid w:val="003F415B"/>
    <w:rsid w:val="003F429F"/>
    <w:rsid w:val="003F4FE1"/>
    <w:rsid w:val="003F5981"/>
    <w:rsid w:val="003F5DA3"/>
    <w:rsid w:val="003F6537"/>
    <w:rsid w:val="003F7DC2"/>
    <w:rsid w:val="00400354"/>
    <w:rsid w:val="00401479"/>
    <w:rsid w:val="004017BF"/>
    <w:rsid w:val="00403150"/>
    <w:rsid w:val="004076CE"/>
    <w:rsid w:val="004110DA"/>
    <w:rsid w:val="00412CF7"/>
    <w:rsid w:val="00414933"/>
    <w:rsid w:val="004152EB"/>
    <w:rsid w:val="00415AF0"/>
    <w:rsid w:val="00415CA5"/>
    <w:rsid w:val="00417494"/>
    <w:rsid w:val="00417797"/>
    <w:rsid w:val="00420324"/>
    <w:rsid w:val="00420630"/>
    <w:rsid w:val="00421CC2"/>
    <w:rsid w:val="00424F16"/>
    <w:rsid w:val="00425507"/>
    <w:rsid w:val="00426082"/>
    <w:rsid w:val="0042622D"/>
    <w:rsid w:val="00426CA0"/>
    <w:rsid w:val="00427427"/>
    <w:rsid w:val="00430F23"/>
    <w:rsid w:val="00431004"/>
    <w:rsid w:val="0043197B"/>
    <w:rsid w:val="00436E17"/>
    <w:rsid w:val="0043768E"/>
    <w:rsid w:val="00440C54"/>
    <w:rsid w:val="00440FD7"/>
    <w:rsid w:val="0044257E"/>
    <w:rsid w:val="00442B93"/>
    <w:rsid w:val="00444416"/>
    <w:rsid w:val="00447B61"/>
    <w:rsid w:val="00450C9A"/>
    <w:rsid w:val="00450D9E"/>
    <w:rsid w:val="00451067"/>
    <w:rsid w:val="00451158"/>
    <w:rsid w:val="00454A38"/>
    <w:rsid w:val="00457F6B"/>
    <w:rsid w:val="0046718A"/>
    <w:rsid w:val="00467C43"/>
    <w:rsid w:val="0047100A"/>
    <w:rsid w:val="00471AB6"/>
    <w:rsid w:val="00472017"/>
    <w:rsid w:val="0047236B"/>
    <w:rsid w:val="004726F4"/>
    <w:rsid w:val="00474B4C"/>
    <w:rsid w:val="00477FD8"/>
    <w:rsid w:val="00480CEB"/>
    <w:rsid w:val="00483AD5"/>
    <w:rsid w:val="0048666B"/>
    <w:rsid w:val="00490A7C"/>
    <w:rsid w:val="004917B4"/>
    <w:rsid w:val="004936D8"/>
    <w:rsid w:val="0049599B"/>
    <w:rsid w:val="00495CCD"/>
    <w:rsid w:val="00495DB5"/>
    <w:rsid w:val="0049619E"/>
    <w:rsid w:val="00496777"/>
    <w:rsid w:val="00496928"/>
    <w:rsid w:val="00497E19"/>
    <w:rsid w:val="004A00A9"/>
    <w:rsid w:val="004A00C0"/>
    <w:rsid w:val="004A0C7F"/>
    <w:rsid w:val="004A1A1A"/>
    <w:rsid w:val="004A1DD1"/>
    <w:rsid w:val="004A22D7"/>
    <w:rsid w:val="004A30F2"/>
    <w:rsid w:val="004A3C6E"/>
    <w:rsid w:val="004A3C7D"/>
    <w:rsid w:val="004A3E33"/>
    <w:rsid w:val="004A4D18"/>
    <w:rsid w:val="004A7F92"/>
    <w:rsid w:val="004B26F9"/>
    <w:rsid w:val="004B2FEF"/>
    <w:rsid w:val="004B44E3"/>
    <w:rsid w:val="004B54EE"/>
    <w:rsid w:val="004B6CC8"/>
    <w:rsid w:val="004C144B"/>
    <w:rsid w:val="004C2F99"/>
    <w:rsid w:val="004C395F"/>
    <w:rsid w:val="004C3B64"/>
    <w:rsid w:val="004C49E6"/>
    <w:rsid w:val="004C6664"/>
    <w:rsid w:val="004C74A4"/>
    <w:rsid w:val="004C75AC"/>
    <w:rsid w:val="004D192A"/>
    <w:rsid w:val="004D3BA4"/>
    <w:rsid w:val="004D4356"/>
    <w:rsid w:val="004D46ED"/>
    <w:rsid w:val="004D4734"/>
    <w:rsid w:val="004D4B7D"/>
    <w:rsid w:val="004D56E0"/>
    <w:rsid w:val="004D5B18"/>
    <w:rsid w:val="004D6A85"/>
    <w:rsid w:val="004E030C"/>
    <w:rsid w:val="004E1242"/>
    <w:rsid w:val="004E3CB4"/>
    <w:rsid w:val="004E422B"/>
    <w:rsid w:val="004E5410"/>
    <w:rsid w:val="004E6083"/>
    <w:rsid w:val="004E73CF"/>
    <w:rsid w:val="004F01D4"/>
    <w:rsid w:val="004F041B"/>
    <w:rsid w:val="004F2D7A"/>
    <w:rsid w:val="004F37C6"/>
    <w:rsid w:val="004F4314"/>
    <w:rsid w:val="0050006E"/>
    <w:rsid w:val="0050176B"/>
    <w:rsid w:val="00501B52"/>
    <w:rsid w:val="00501D20"/>
    <w:rsid w:val="00502ABC"/>
    <w:rsid w:val="005036A1"/>
    <w:rsid w:val="00504656"/>
    <w:rsid w:val="00504EA8"/>
    <w:rsid w:val="00507098"/>
    <w:rsid w:val="0050709B"/>
    <w:rsid w:val="005071B1"/>
    <w:rsid w:val="005074BE"/>
    <w:rsid w:val="00512C7B"/>
    <w:rsid w:val="005145B9"/>
    <w:rsid w:val="005148EE"/>
    <w:rsid w:val="00514987"/>
    <w:rsid w:val="0051703E"/>
    <w:rsid w:val="00517951"/>
    <w:rsid w:val="0052094E"/>
    <w:rsid w:val="00526525"/>
    <w:rsid w:val="005269F3"/>
    <w:rsid w:val="00527A4C"/>
    <w:rsid w:val="00530E96"/>
    <w:rsid w:val="005315B7"/>
    <w:rsid w:val="00534676"/>
    <w:rsid w:val="005374DA"/>
    <w:rsid w:val="00542C3B"/>
    <w:rsid w:val="00546670"/>
    <w:rsid w:val="00552CCD"/>
    <w:rsid w:val="00552F9B"/>
    <w:rsid w:val="0055365A"/>
    <w:rsid w:val="00554460"/>
    <w:rsid w:val="00556A2D"/>
    <w:rsid w:val="00556A5A"/>
    <w:rsid w:val="00557100"/>
    <w:rsid w:val="0055715C"/>
    <w:rsid w:val="00557885"/>
    <w:rsid w:val="00560AD8"/>
    <w:rsid w:val="005610A8"/>
    <w:rsid w:val="005614A1"/>
    <w:rsid w:val="005625AB"/>
    <w:rsid w:val="005633CE"/>
    <w:rsid w:val="00566640"/>
    <w:rsid w:val="00567A61"/>
    <w:rsid w:val="00567D5A"/>
    <w:rsid w:val="005703B6"/>
    <w:rsid w:val="0057097C"/>
    <w:rsid w:val="005715BC"/>
    <w:rsid w:val="00573188"/>
    <w:rsid w:val="005742A0"/>
    <w:rsid w:val="0057517B"/>
    <w:rsid w:val="005769C6"/>
    <w:rsid w:val="00577092"/>
    <w:rsid w:val="005774F2"/>
    <w:rsid w:val="005823FB"/>
    <w:rsid w:val="00583B68"/>
    <w:rsid w:val="00583E46"/>
    <w:rsid w:val="00584FEB"/>
    <w:rsid w:val="00586FA6"/>
    <w:rsid w:val="00590BD2"/>
    <w:rsid w:val="00590EB3"/>
    <w:rsid w:val="00590EE8"/>
    <w:rsid w:val="00592F72"/>
    <w:rsid w:val="00595DB7"/>
    <w:rsid w:val="005A047E"/>
    <w:rsid w:val="005A526D"/>
    <w:rsid w:val="005A5D72"/>
    <w:rsid w:val="005A70DC"/>
    <w:rsid w:val="005B0023"/>
    <w:rsid w:val="005B04EC"/>
    <w:rsid w:val="005B4083"/>
    <w:rsid w:val="005B42AE"/>
    <w:rsid w:val="005B6048"/>
    <w:rsid w:val="005B6FC2"/>
    <w:rsid w:val="005C02D4"/>
    <w:rsid w:val="005C0E02"/>
    <w:rsid w:val="005C1161"/>
    <w:rsid w:val="005C1B4C"/>
    <w:rsid w:val="005C2EA8"/>
    <w:rsid w:val="005C7BB6"/>
    <w:rsid w:val="005C7D6D"/>
    <w:rsid w:val="005D2E64"/>
    <w:rsid w:val="005D375E"/>
    <w:rsid w:val="005D4302"/>
    <w:rsid w:val="005D4C30"/>
    <w:rsid w:val="005E0DDC"/>
    <w:rsid w:val="005E154F"/>
    <w:rsid w:val="005E2C10"/>
    <w:rsid w:val="005E36AE"/>
    <w:rsid w:val="005E5406"/>
    <w:rsid w:val="005E5EFA"/>
    <w:rsid w:val="005E6311"/>
    <w:rsid w:val="005E65B2"/>
    <w:rsid w:val="005E7762"/>
    <w:rsid w:val="005E7894"/>
    <w:rsid w:val="005E79F5"/>
    <w:rsid w:val="005F0419"/>
    <w:rsid w:val="005F109E"/>
    <w:rsid w:val="005F29E2"/>
    <w:rsid w:val="005F31C5"/>
    <w:rsid w:val="005F4B76"/>
    <w:rsid w:val="005F7BDB"/>
    <w:rsid w:val="00601579"/>
    <w:rsid w:val="00601913"/>
    <w:rsid w:val="00601B13"/>
    <w:rsid w:val="00602608"/>
    <w:rsid w:val="00605D22"/>
    <w:rsid w:val="00606876"/>
    <w:rsid w:val="006115C1"/>
    <w:rsid w:val="00612149"/>
    <w:rsid w:val="00613402"/>
    <w:rsid w:val="00615E0F"/>
    <w:rsid w:val="00616EE6"/>
    <w:rsid w:val="0061725A"/>
    <w:rsid w:val="00620076"/>
    <w:rsid w:val="00621AB0"/>
    <w:rsid w:val="00621BF0"/>
    <w:rsid w:val="00622504"/>
    <w:rsid w:val="00622AC9"/>
    <w:rsid w:val="0062324F"/>
    <w:rsid w:val="006239A0"/>
    <w:rsid w:val="00625D59"/>
    <w:rsid w:val="00626ECF"/>
    <w:rsid w:val="00627C97"/>
    <w:rsid w:val="0063192C"/>
    <w:rsid w:val="00632E27"/>
    <w:rsid w:val="00633376"/>
    <w:rsid w:val="0063391A"/>
    <w:rsid w:val="00634553"/>
    <w:rsid w:val="00635441"/>
    <w:rsid w:val="00636B78"/>
    <w:rsid w:val="006373EE"/>
    <w:rsid w:val="00637490"/>
    <w:rsid w:val="00637A17"/>
    <w:rsid w:val="00640D30"/>
    <w:rsid w:val="00641146"/>
    <w:rsid w:val="00641FFD"/>
    <w:rsid w:val="00646244"/>
    <w:rsid w:val="00646256"/>
    <w:rsid w:val="00646A5A"/>
    <w:rsid w:val="00653B21"/>
    <w:rsid w:val="00656C6D"/>
    <w:rsid w:val="006605E0"/>
    <w:rsid w:val="00661D7F"/>
    <w:rsid w:val="00662DC4"/>
    <w:rsid w:val="0066371B"/>
    <w:rsid w:val="00665684"/>
    <w:rsid w:val="00670F32"/>
    <w:rsid w:val="00671052"/>
    <w:rsid w:val="00671BA0"/>
    <w:rsid w:val="00673C4E"/>
    <w:rsid w:val="0067509D"/>
    <w:rsid w:val="00675F4D"/>
    <w:rsid w:val="00676727"/>
    <w:rsid w:val="0067673E"/>
    <w:rsid w:val="00677F3F"/>
    <w:rsid w:val="00680954"/>
    <w:rsid w:val="00680A58"/>
    <w:rsid w:val="00681DBD"/>
    <w:rsid w:val="0068297E"/>
    <w:rsid w:val="00683F27"/>
    <w:rsid w:val="0068430C"/>
    <w:rsid w:val="00684ADF"/>
    <w:rsid w:val="00686A31"/>
    <w:rsid w:val="00687A14"/>
    <w:rsid w:val="00692468"/>
    <w:rsid w:val="00692516"/>
    <w:rsid w:val="00692A24"/>
    <w:rsid w:val="00692F25"/>
    <w:rsid w:val="006955E5"/>
    <w:rsid w:val="00695D41"/>
    <w:rsid w:val="00695E71"/>
    <w:rsid w:val="00695EA3"/>
    <w:rsid w:val="0069650E"/>
    <w:rsid w:val="00696787"/>
    <w:rsid w:val="00697258"/>
    <w:rsid w:val="006A1503"/>
    <w:rsid w:val="006A171B"/>
    <w:rsid w:val="006A1B5B"/>
    <w:rsid w:val="006A1C3F"/>
    <w:rsid w:val="006A2AE1"/>
    <w:rsid w:val="006A4591"/>
    <w:rsid w:val="006A4B48"/>
    <w:rsid w:val="006A65D7"/>
    <w:rsid w:val="006A6740"/>
    <w:rsid w:val="006A6D81"/>
    <w:rsid w:val="006A73C4"/>
    <w:rsid w:val="006A74F0"/>
    <w:rsid w:val="006A7EEA"/>
    <w:rsid w:val="006B098A"/>
    <w:rsid w:val="006B0B34"/>
    <w:rsid w:val="006B225B"/>
    <w:rsid w:val="006B450A"/>
    <w:rsid w:val="006B4707"/>
    <w:rsid w:val="006B525B"/>
    <w:rsid w:val="006B5C54"/>
    <w:rsid w:val="006C127F"/>
    <w:rsid w:val="006C22D8"/>
    <w:rsid w:val="006C26C3"/>
    <w:rsid w:val="006C2781"/>
    <w:rsid w:val="006C36C8"/>
    <w:rsid w:val="006D07A3"/>
    <w:rsid w:val="006D2A5D"/>
    <w:rsid w:val="006D4EEA"/>
    <w:rsid w:val="006D72BC"/>
    <w:rsid w:val="006E0DA7"/>
    <w:rsid w:val="006E0E8E"/>
    <w:rsid w:val="006E2531"/>
    <w:rsid w:val="006E3925"/>
    <w:rsid w:val="006E523C"/>
    <w:rsid w:val="006E5462"/>
    <w:rsid w:val="006E7915"/>
    <w:rsid w:val="006F102B"/>
    <w:rsid w:val="006F161A"/>
    <w:rsid w:val="006F234B"/>
    <w:rsid w:val="006F7728"/>
    <w:rsid w:val="0070077A"/>
    <w:rsid w:val="00703C5A"/>
    <w:rsid w:val="007114D9"/>
    <w:rsid w:val="00712E37"/>
    <w:rsid w:val="00714D2B"/>
    <w:rsid w:val="007176F2"/>
    <w:rsid w:val="0072163C"/>
    <w:rsid w:val="00721E0C"/>
    <w:rsid w:val="007223D1"/>
    <w:rsid w:val="00722A00"/>
    <w:rsid w:val="00722D28"/>
    <w:rsid w:val="00723147"/>
    <w:rsid w:val="0072412D"/>
    <w:rsid w:val="00726010"/>
    <w:rsid w:val="00726539"/>
    <w:rsid w:val="00727F00"/>
    <w:rsid w:val="0073211C"/>
    <w:rsid w:val="00732A2E"/>
    <w:rsid w:val="007331CC"/>
    <w:rsid w:val="00733A0B"/>
    <w:rsid w:val="00734CCA"/>
    <w:rsid w:val="007365CB"/>
    <w:rsid w:val="00736728"/>
    <w:rsid w:val="00740B35"/>
    <w:rsid w:val="007422B8"/>
    <w:rsid w:val="007422CD"/>
    <w:rsid w:val="00742EF1"/>
    <w:rsid w:val="00743FA8"/>
    <w:rsid w:val="0074616E"/>
    <w:rsid w:val="00746858"/>
    <w:rsid w:val="007473C7"/>
    <w:rsid w:val="0075056B"/>
    <w:rsid w:val="00752918"/>
    <w:rsid w:val="007547B7"/>
    <w:rsid w:val="007553B0"/>
    <w:rsid w:val="00756A98"/>
    <w:rsid w:val="00756D95"/>
    <w:rsid w:val="00757E58"/>
    <w:rsid w:val="007601C3"/>
    <w:rsid w:val="00760E53"/>
    <w:rsid w:val="007618DB"/>
    <w:rsid w:val="00761F43"/>
    <w:rsid w:val="00762761"/>
    <w:rsid w:val="00764345"/>
    <w:rsid w:val="007643AE"/>
    <w:rsid w:val="007661B6"/>
    <w:rsid w:val="0076724A"/>
    <w:rsid w:val="007700DD"/>
    <w:rsid w:val="007713B1"/>
    <w:rsid w:val="00772652"/>
    <w:rsid w:val="00774B32"/>
    <w:rsid w:val="00775DCD"/>
    <w:rsid w:val="00777EE8"/>
    <w:rsid w:val="00777FCC"/>
    <w:rsid w:val="00781799"/>
    <w:rsid w:val="0078203C"/>
    <w:rsid w:val="0078325D"/>
    <w:rsid w:val="00783E18"/>
    <w:rsid w:val="00785262"/>
    <w:rsid w:val="00785D24"/>
    <w:rsid w:val="00786427"/>
    <w:rsid w:val="00787956"/>
    <w:rsid w:val="00787B9C"/>
    <w:rsid w:val="0079026A"/>
    <w:rsid w:val="007917D4"/>
    <w:rsid w:val="007918C2"/>
    <w:rsid w:val="00792106"/>
    <w:rsid w:val="00793336"/>
    <w:rsid w:val="00793B14"/>
    <w:rsid w:val="00794449"/>
    <w:rsid w:val="007945A5"/>
    <w:rsid w:val="00794CF2"/>
    <w:rsid w:val="0079606F"/>
    <w:rsid w:val="007A0B3E"/>
    <w:rsid w:val="007A0FD2"/>
    <w:rsid w:val="007A30CB"/>
    <w:rsid w:val="007A42A4"/>
    <w:rsid w:val="007A4698"/>
    <w:rsid w:val="007A6AE6"/>
    <w:rsid w:val="007B0028"/>
    <w:rsid w:val="007B1E5B"/>
    <w:rsid w:val="007B2667"/>
    <w:rsid w:val="007B29A2"/>
    <w:rsid w:val="007B3DFF"/>
    <w:rsid w:val="007B429C"/>
    <w:rsid w:val="007B71D8"/>
    <w:rsid w:val="007B72F9"/>
    <w:rsid w:val="007B788A"/>
    <w:rsid w:val="007B7C56"/>
    <w:rsid w:val="007C078B"/>
    <w:rsid w:val="007C0CC4"/>
    <w:rsid w:val="007C2B3A"/>
    <w:rsid w:val="007C463D"/>
    <w:rsid w:val="007C5905"/>
    <w:rsid w:val="007C68C8"/>
    <w:rsid w:val="007C6954"/>
    <w:rsid w:val="007D26AC"/>
    <w:rsid w:val="007D3A8F"/>
    <w:rsid w:val="007D424B"/>
    <w:rsid w:val="007D582D"/>
    <w:rsid w:val="007D5A50"/>
    <w:rsid w:val="007D5B20"/>
    <w:rsid w:val="007D5D54"/>
    <w:rsid w:val="007D680E"/>
    <w:rsid w:val="007E284C"/>
    <w:rsid w:val="007E6315"/>
    <w:rsid w:val="007E6588"/>
    <w:rsid w:val="007F01C6"/>
    <w:rsid w:val="007F08FA"/>
    <w:rsid w:val="007F0B50"/>
    <w:rsid w:val="007F0DE4"/>
    <w:rsid w:val="007F2DBF"/>
    <w:rsid w:val="007F371D"/>
    <w:rsid w:val="007F4667"/>
    <w:rsid w:val="007F5074"/>
    <w:rsid w:val="007F519A"/>
    <w:rsid w:val="007F558D"/>
    <w:rsid w:val="007F64CF"/>
    <w:rsid w:val="007F6BCF"/>
    <w:rsid w:val="007F6E4F"/>
    <w:rsid w:val="007F776C"/>
    <w:rsid w:val="008000AE"/>
    <w:rsid w:val="008003F5"/>
    <w:rsid w:val="0080123B"/>
    <w:rsid w:val="00802EE8"/>
    <w:rsid w:val="00802EF6"/>
    <w:rsid w:val="00803FE4"/>
    <w:rsid w:val="008067B8"/>
    <w:rsid w:val="0081015F"/>
    <w:rsid w:val="0081098A"/>
    <w:rsid w:val="00810F93"/>
    <w:rsid w:val="0081148E"/>
    <w:rsid w:val="008116B0"/>
    <w:rsid w:val="008124FE"/>
    <w:rsid w:val="00813155"/>
    <w:rsid w:val="00814709"/>
    <w:rsid w:val="008147C8"/>
    <w:rsid w:val="008163DE"/>
    <w:rsid w:val="008164B2"/>
    <w:rsid w:val="00821105"/>
    <w:rsid w:val="00821243"/>
    <w:rsid w:val="00821515"/>
    <w:rsid w:val="00824387"/>
    <w:rsid w:val="00825C38"/>
    <w:rsid w:val="00825CB6"/>
    <w:rsid w:val="00825DB6"/>
    <w:rsid w:val="008262A1"/>
    <w:rsid w:val="00826BB7"/>
    <w:rsid w:val="00826F65"/>
    <w:rsid w:val="0082707B"/>
    <w:rsid w:val="0083138B"/>
    <w:rsid w:val="008346CB"/>
    <w:rsid w:val="008348ED"/>
    <w:rsid w:val="00834ECB"/>
    <w:rsid w:val="00835474"/>
    <w:rsid w:val="008359D0"/>
    <w:rsid w:val="00835AAB"/>
    <w:rsid w:val="00835B0F"/>
    <w:rsid w:val="008366F3"/>
    <w:rsid w:val="008378E3"/>
    <w:rsid w:val="00840EF3"/>
    <w:rsid w:val="00841972"/>
    <w:rsid w:val="008422CB"/>
    <w:rsid w:val="00842499"/>
    <w:rsid w:val="00843119"/>
    <w:rsid w:val="0084406C"/>
    <w:rsid w:val="00845460"/>
    <w:rsid w:val="00846463"/>
    <w:rsid w:val="00847D57"/>
    <w:rsid w:val="00850714"/>
    <w:rsid w:val="00850825"/>
    <w:rsid w:val="00850C56"/>
    <w:rsid w:val="00852C28"/>
    <w:rsid w:val="00853D75"/>
    <w:rsid w:val="00856990"/>
    <w:rsid w:val="008574F7"/>
    <w:rsid w:val="00860496"/>
    <w:rsid w:val="00861317"/>
    <w:rsid w:val="00862011"/>
    <w:rsid w:val="00862F5C"/>
    <w:rsid w:val="00863DD8"/>
    <w:rsid w:val="00866F9A"/>
    <w:rsid w:val="00867D73"/>
    <w:rsid w:val="008708CE"/>
    <w:rsid w:val="00871BF4"/>
    <w:rsid w:val="00874915"/>
    <w:rsid w:val="008753D3"/>
    <w:rsid w:val="0087622F"/>
    <w:rsid w:val="0087659F"/>
    <w:rsid w:val="00877DD5"/>
    <w:rsid w:val="0088002E"/>
    <w:rsid w:val="00880BAE"/>
    <w:rsid w:val="00881582"/>
    <w:rsid w:val="00881ADD"/>
    <w:rsid w:val="0088276F"/>
    <w:rsid w:val="00884AFF"/>
    <w:rsid w:val="008861C4"/>
    <w:rsid w:val="00891327"/>
    <w:rsid w:val="008916B0"/>
    <w:rsid w:val="00891B14"/>
    <w:rsid w:val="00891BFB"/>
    <w:rsid w:val="00893A61"/>
    <w:rsid w:val="00893EE2"/>
    <w:rsid w:val="008947EC"/>
    <w:rsid w:val="008956C7"/>
    <w:rsid w:val="0089631D"/>
    <w:rsid w:val="00896F5C"/>
    <w:rsid w:val="00897E75"/>
    <w:rsid w:val="008A2231"/>
    <w:rsid w:val="008A25D6"/>
    <w:rsid w:val="008A3C2E"/>
    <w:rsid w:val="008A3E4C"/>
    <w:rsid w:val="008A4CCD"/>
    <w:rsid w:val="008A5EE6"/>
    <w:rsid w:val="008B1715"/>
    <w:rsid w:val="008B1C1A"/>
    <w:rsid w:val="008B26E5"/>
    <w:rsid w:val="008B2F3C"/>
    <w:rsid w:val="008B3E80"/>
    <w:rsid w:val="008B49D0"/>
    <w:rsid w:val="008B5624"/>
    <w:rsid w:val="008B69A3"/>
    <w:rsid w:val="008B764F"/>
    <w:rsid w:val="008C04B6"/>
    <w:rsid w:val="008C3347"/>
    <w:rsid w:val="008C3420"/>
    <w:rsid w:val="008C3BED"/>
    <w:rsid w:val="008C4B14"/>
    <w:rsid w:val="008C5BBF"/>
    <w:rsid w:val="008C66AC"/>
    <w:rsid w:val="008C69A0"/>
    <w:rsid w:val="008C6FAB"/>
    <w:rsid w:val="008C7733"/>
    <w:rsid w:val="008D04CF"/>
    <w:rsid w:val="008D2162"/>
    <w:rsid w:val="008D38EB"/>
    <w:rsid w:val="008D4F87"/>
    <w:rsid w:val="008E0117"/>
    <w:rsid w:val="008E0754"/>
    <w:rsid w:val="008E0FB7"/>
    <w:rsid w:val="008E14A1"/>
    <w:rsid w:val="008E2DCD"/>
    <w:rsid w:val="008E5E38"/>
    <w:rsid w:val="008E6DD6"/>
    <w:rsid w:val="008F1302"/>
    <w:rsid w:val="008F18A9"/>
    <w:rsid w:val="008F25F8"/>
    <w:rsid w:val="008F2D91"/>
    <w:rsid w:val="008F43C5"/>
    <w:rsid w:val="008F498B"/>
    <w:rsid w:val="008F5D94"/>
    <w:rsid w:val="008F6AFE"/>
    <w:rsid w:val="008F6C76"/>
    <w:rsid w:val="008F6CEE"/>
    <w:rsid w:val="009004D0"/>
    <w:rsid w:val="00900FD8"/>
    <w:rsid w:val="00905486"/>
    <w:rsid w:val="00905B25"/>
    <w:rsid w:val="009068EE"/>
    <w:rsid w:val="00911047"/>
    <w:rsid w:val="00912DAE"/>
    <w:rsid w:val="00912F5F"/>
    <w:rsid w:val="00913CEE"/>
    <w:rsid w:val="00914273"/>
    <w:rsid w:val="00914ECB"/>
    <w:rsid w:val="00915B03"/>
    <w:rsid w:val="00915D32"/>
    <w:rsid w:val="00916D2F"/>
    <w:rsid w:val="009177E8"/>
    <w:rsid w:val="00920459"/>
    <w:rsid w:val="00921984"/>
    <w:rsid w:val="00925623"/>
    <w:rsid w:val="00926292"/>
    <w:rsid w:val="009306DD"/>
    <w:rsid w:val="0093137A"/>
    <w:rsid w:val="0093140B"/>
    <w:rsid w:val="00933347"/>
    <w:rsid w:val="0093582D"/>
    <w:rsid w:val="00935E15"/>
    <w:rsid w:val="0093726A"/>
    <w:rsid w:val="009379A8"/>
    <w:rsid w:val="009409D9"/>
    <w:rsid w:val="009418DF"/>
    <w:rsid w:val="009418EE"/>
    <w:rsid w:val="009419BB"/>
    <w:rsid w:val="00942233"/>
    <w:rsid w:val="0094230F"/>
    <w:rsid w:val="00942333"/>
    <w:rsid w:val="009448D9"/>
    <w:rsid w:val="00944982"/>
    <w:rsid w:val="0094516F"/>
    <w:rsid w:val="009457C9"/>
    <w:rsid w:val="00947064"/>
    <w:rsid w:val="009479FD"/>
    <w:rsid w:val="00947ADB"/>
    <w:rsid w:val="009501E9"/>
    <w:rsid w:val="00951734"/>
    <w:rsid w:val="00951E76"/>
    <w:rsid w:val="00953C39"/>
    <w:rsid w:val="009562DC"/>
    <w:rsid w:val="00963812"/>
    <w:rsid w:val="009649BE"/>
    <w:rsid w:val="0096511E"/>
    <w:rsid w:val="00967815"/>
    <w:rsid w:val="00970BC4"/>
    <w:rsid w:val="0097104D"/>
    <w:rsid w:val="00971ED6"/>
    <w:rsid w:val="00973C1D"/>
    <w:rsid w:val="009746DB"/>
    <w:rsid w:val="00974AE2"/>
    <w:rsid w:val="00975B71"/>
    <w:rsid w:val="009760C1"/>
    <w:rsid w:val="009811EB"/>
    <w:rsid w:val="00981335"/>
    <w:rsid w:val="00981B3C"/>
    <w:rsid w:val="00981FB4"/>
    <w:rsid w:val="00982F4A"/>
    <w:rsid w:val="00983852"/>
    <w:rsid w:val="00985123"/>
    <w:rsid w:val="00985B4D"/>
    <w:rsid w:val="009863B1"/>
    <w:rsid w:val="00986786"/>
    <w:rsid w:val="009875BB"/>
    <w:rsid w:val="009906F6"/>
    <w:rsid w:val="00991AD4"/>
    <w:rsid w:val="00992014"/>
    <w:rsid w:val="00992057"/>
    <w:rsid w:val="00995516"/>
    <w:rsid w:val="00995781"/>
    <w:rsid w:val="009958C9"/>
    <w:rsid w:val="00997046"/>
    <w:rsid w:val="009A19CC"/>
    <w:rsid w:val="009A28E7"/>
    <w:rsid w:val="009A36FF"/>
    <w:rsid w:val="009A7DD4"/>
    <w:rsid w:val="009B1020"/>
    <w:rsid w:val="009B2A1F"/>
    <w:rsid w:val="009B4AC2"/>
    <w:rsid w:val="009B655E"/>
    <w:rsid w:val="009B7305"/>
    <w:rsid w:val="009C02CA"/>
    <w:rsid w:val="009C0472"/>
    <w:rsid w:val="009C2744"/>
    <w:rsid w:val="009C2A2C"/>
    <w:rsid w:val="009C2B75"/>
    <w:rsid w:val="009C407B"/>
    <w:rsid w:val="009C5763"/>
    <w:rsid w:val="009C60A5"/>
    <w:rsid w:val="009C74B5"/>
    <w:rsid w:val="009C74BD"/>
    <w:rsid w:val="009D3276"/>
    <w:rsid w:val="009D32F4"/>
    <w:rsid w:val="009D3F34"/>
    <w:rsid w:val="009D573D"/>
    <w:rsid w:val="009D5B35"/>
    <w:rsid w:val="009D6B90"/>
    <w:rsid w:val="009D7AB5"/>
    <w:rsid w:val="009E0986"/>
    <w:rsid w:val="009E3F67"/>
    <w:rsid w:val="009E49A4"/>
    <w:rsid w:val="009E5D45"/>
    <w:rsid w:val="009E62D2"/>
    <w:rsid w:val="009F2E32"/>
    <w:rsid w:val="009F412D"/>
    <w:rsid w:val="009F46EB"/>
    <w:rsid w:val="009F5693"/>
    <w:rsid w:val="009F5E5A"/>
    <w:rsid w:val="009F68FA"/>
    <w:rsid w:val="00A01F84"/>
    <w:rsid w:val="00A02E45"/>
    <w:rsid w:val="00A040CB"/>
    <w:rsid w:val="00A04152"/>
    <w:rsid w:val="00A041DC"/>
    <w:rsid w:val="00A047EA"/>
    <w:rsid w:val="00A061F2"/>
    <w:rsid w:val="00A07C3E"/>
    <w:rsid w:val="00A10653"/>
    <w:rsid w:val="00A1532F"/>
    <w:rsid w:val="00A1630A"/>
    <w:rsid w:val="00A16A11"/>
    <w:rsid w:val="00A1748E"/>
    <w:rsid w:val="00A17B34"/>
    <w:rsid w:val="00A17E63"/>
    <w:rsid w:val="00A2051C"/>
    <w:rsid w:val="00A20ED8"/>
    <w:rsid w:val="00A23EB1"/>
    <w:rsid w:val="00A24E44"/>
    <w:rsid w:val="00A25E1B"/>
    <w:rsid w:val="00A2630A"/>
    <w:rsid w:val="00A264BD"/>
    <w:rsid w:val="00A309E2"/>
    <w:rsid w:val="00A371A8"/>
    <w:rsid w:val="00A41D69"/>
    <w:rsid w:val="00A42506"/>
    <w:rsid w:val="00A4290E"/>
    <w:rsid w:val="00A4332C"/>
    <w:rsid w:val="00A446E5"/>
    <w:rsid w:val="00A46890"/>
    <w:rsid w:val="00A47B9B"/>
    <w:rsid w:val="00A550F0"/>
    <w:rsid w:val="00A553B1"/>
    <w:rsid w:val="00A56B0F"/>
    <w:rsid w:val="00A60BA2"/>
    <w:rsid w:val="00A61048"/>
    <w:rsid w:val="00A61FD6"/>
    <w:rsid w:val="00A637DE"/>
    <w:rsid w:val="00A63EF5"/>
    <w:rsid w:val="00A665BD"/>
    <w:rsid w:val="00A665D0"/>
    <w:rsid w:val="00A666E0"/>
    <w:rsid w:val="00A7019A"/>
    <w:rsid w:val="00A72676"/>
    <w:rsid w:val="00A7304B"/>
    <w:rsid w:val="00A75E22"/>
    <w:rsid w:val="00A76CB5"/>
    <w:rsid w:val="00A83592"/>
    <w:rsid w:val="00A8487C"/>
    <w:rsid w:val="00A8541E"/>
    <w:rsid w:val="00A86296"/>
    <w:rsid w:val="00A86591"/>
    <w:rsid w:val="00A8798B"/>
    <w:rsid w:val="00A901A9"/>
    <w:rsid w:val="00A90D84"/>
    <w:rsid w:val="00A90FA1"/>
    <w:rsid w:val="00A91366"/>
    <w:rsid w:val="00A91573"/>
    <w:rsid w:val="00A92BED"/>
    <w:rsid w:val="00A93695"/>
    <w:rsid w:val="00A93EE3"/>
    <w:rsid w:val="00AA0692"/>
    <w:rsid w:val="00AA1CE8"/>
    <w:rsid w:val="00AA1F63"/>
    <w:rsid w:val="00AA27DB"/>
    <w:rsid w:val="00AA407B"/>
    <w:rsid w:val="00AA4D5D"/>
    <w:rsid w:val="00AA60B4"/>
    <w:rsid w:val="00AA756F"/>
    <w:rsid w:val="00AB16E8"/>
    <w:rsid w:val="00AB16FE"/>
    <w:rsid w:val="00AB2769"/>
    <w:rsid w:val="00AB291F"/>
    <w:rsid w:val="00AB34CA"/>
    <w:rsid w:val="00AB582C"/>
    <w:rsid w:val="00AB62F0"/>
    <w:rsid w:val="00AB67D1"/>
    <w:rsid w:val="00AB6AB6"/>
    <w:rsid w:val="00AB79B0"/>
    <w:rsid w:val="00AC040D"/>
    <w:rsid w:val="00AC0FFB"/>
    <w:rsid w:val="00AC27BA"/>
    <w:rsid w:val="00AC39EB"/>
    <w:rsid w:val="00AC3C43"/>
    <w:rsid w:val="00AC4B6A"/>
    <w:rsid w:val="00AC5371"/>
    <w:rsid w:val="00AC596E"/>
    <w:rsid w:val="00AC5D85"/>
    <w:rsid w:val="00AC6340"/>
    <w:rsid w:val="00AC66ED"/>
    <w:rsid w:val="00AC746F"/>
    <w:rsid w:val="00AD127C"/>
    <w:rsid w:val="00AD1F1D"/>
    <w:rsid w:val="00AD2169"/>
    <w:rsid w:val="00AD3B3E"/>
    <w:rsid w:val="00AD5521"/>
    <w:rsid w:val="00AD7210"/>
    <w:rsid w:val="00AD73A8"/>
    <w:rsid w:val="00AD7F53"/>
    <w:rsid w:val="00AE41FB"/>
    <w:rsid w:val="00AE4B15"/>
    <w:rsid w:val="00AE595D"/>
    <w:rsid w:val="00AF31D3"/>
    <w:rsid w:val="00AF334A"/>
    <w:rsid w:val="00AF4A63"/>
    <w:rsid w:val="00AF4DBF"/>
    <w:rsid w:val="00AF51B7"/>
    <w:rsid w:val="00AF5693"/>
    <w:rsid w:val="00AF6ABA"/>
    <w:rsid w:val="00B00C54"/>
    <w:rsid w:val="00B01449"/>
    <w:rsid w:val="00B05046"/>
    <w:rsid w:val="00B110D4"/>
    <w:rsid w:val="00B1173B"/>
    <w:rsid w:val="00B11FAD"/>
    <w:rsid w:val="00B12D17"/>
    <w:rsid w:val="00B12E42"/>
    <w:rsid w:val="00B12E51"/>
    <w:rsid w:val="00B12FB3"/>
    <w:rsid w:val="00B13C56"/>
    <w:rsid w:val="00B16414"/>
    <w:rsid w:val="00B2015A"/>
    <w:rsid w:val="00B2064F"/>
    <w:rsid w:val="00B2087D"/>
    <w:rsid w:val="00B216C6"/>
    <w:rsid w:val="00B2279D"/>
    <w:rsid w:val="00B23335"/>
    <w:rsid w:val="00B23565"/>
    <w:rsid w:val="00B23A89"/>
    <w:rsid w:val="00B23FBC"/>
    <w:rsid w:val="00B24130"/>
    <w:rsid w:val="00B2484B"/>
    <w:rsid w:val="00B24E24"/>
    <w:rsid w:val="00B251B5"/>
    <w:rsid w:val="00B25434"/>
    <w:rsid w:val="00B25DD5"/>
    <w:rsid w:val="00B26407"/>
    <w:rsid w:val="00B27093"/>
    <w:rsid w:val="00B338D1"/>
    <w:rsid w:val="00B34184"/>
    <w:rsid w:val="00B350AD"/>
    <w:rsid w:val="00B36F22"/>
    <w:rsid w:val="00B405E2"/>
    <w:rsid w:val="00B40E7F"/>
    <w:rsid w:val="00B4199C"/>
    <w:rsid w:val="00B4354B"/>
    <w:rsid w:val="00B4425A"/>
    <w:rsid w:val="00B45AB7"/>
    <w:rsid w:val="00B4734A"/>
    <w:rsid w:val="00B4772E"/>
    <w:rsid w:val="00B47BC6"/>
    <w:rsid w:val="00B51005"/>
    <w:rsid w:val="00B51081"/>
    <w:rsid w:val="00B55B2A"/>
    <w:rsid w:val="00B60041"/>
    <w:rsid w:val="00B601F6"/>
    <w:rsid w:val="00B613F8"/>
    <w:rsid w:val="00B61EC2"/>
    <w:rsid w:val="00B64259"/>
    <w:rsid w:val="00B64617"/>
    <w:rsid w:val="00B6497C"/>
    <w:rsid w:val="00B65447"/>
    <w:rsid w:val="00B65537"/>
    <w:rsid w:val="00B65E0A"/>
    <w:rsid w:val="00B66511"/>
    <w:rsid w:val="00B6662F"/>
    <w:rsid w:val="00B66A1A"/>
    <w:rsid w:val="00B66F11"/>
    <w:rsid w:val="00B70830"/>
    <w:rsid w:val="00B7294B"/>
    <w:rsid w:val="00B738D1"/>
    <w:rsid w:val="00B750A7"/>
    <w:rsid w:val="00B763F3"/>
    <w:rsid w:val="00B77701"/>
    <w:rsid w:val="00B80CFA"/>
    <w:rsid w:val="00B81A43"/>
    <w:rsid w:val="00B8489A"/>
    <w:rsid w:val="00B8591D"/>
    <w:rsid w:val="00B85FA7"/>
    <w:rsid w:val="00B86047"/>
    <w:rsid w:val="00B90816"/>
    <w:rsid w:val="00B90940"/>
    <w:rsid w:val="00B91C8B"/>
    <w:rsid w:val="00B91E0D"/>
    <w:rsid w:val="00B947C9"/>
    <w:rsid w:val="00BA0910"/>
    <w:rsid w:val="00BA1283"/>
    <w:rsid w:val="00BA2452"/>
    <w:rsid w:val="00BA32B9"/>
    <w:rsid w:val="00BA6ADD"/>
    <w:rsid w:val="00BA70C8"/>
    <w:rsid w:val="00BA72BD"/>
    <w:rsid w:val="00BA7C5D"/>
    <w:rsid w:val="00BB3B5E"/>
    <w:rsid w:val="00BB43D9"/>
    <w:rsid w:val="00BB5EAB"/>
    <w:rsid w:val="00BC076C"/>
    <w:rsid w:val="00BC1D06"/>
    <w:rsid w:val="00BC278A"/>
    <w:rsid w:val="00BC290F"/>
    <w:rsid w:val="00BC32AE"/>
    <w:rsid w:val="00BC41C1"/>
    <w:rsid w:val="00BC4A35"/>
    <w:rsid w:val="00BC57BE"/>
    <w:rsid w:val="00BC5ABE"/>
    <w:rsid w:val="00BC6519"/>
    <w:rsid w:val="00BC67DF"/>
    <w:rsid w:val="00BC709D"/>
    <w:rsid w:val="00BD0489"/>
    <w:rsid w:val="00BD257D"/>
    <w:rsid w:val="00BD326D"/>
    <w:rsid w:val="00BD34A2"/>
    <w:rsid w:val="00BD4D72"/>
    <w:rsid w:val="00BD5AA2"/>
    <w:rsid w:val="00BD5B6A"/>
    <w:rsid w:val="00BE0A45"/>
    <w:rsid w:val="00BE1A8B"/>
    <w:rsid w:val="00BE1F3E"/>
    <w:rsid w:val="00BE24CD"/>
    <w:rsid w:val="00BE29B9"/>
    <w:rsid w:val="00BE3BC8"/>
    <w:rsid w:val="00BE52D9"/>
    <w:rsid w:val="00BE556B"/>
    <w:rsid w:val="00BE5C06"/>
    <w:rsid w:val="00BF0F00"/>
    <w:rsid w:val="00BF22E7"/>
    <w:rsid w:val="00BF2553"/>
    <w:rsid w:val="00BF2B98"/>
    <w:rsid w:val="00BF3032"/>
    <w:rsid w:val="00BF3591"/>
    <w:rsid w:val="00BF3AF6"/>
    <w:rsid w:val="00BF4C5D"/>
    <w:rsid w:val="00BF5582"/>
    <w:rsid w:val="00BF7055"/>
    <w:rsid w:val="00C03C81"/>
    <w:rsid w:val="00C0412B"/>
    <w:rsid w:val="00C0593D"/>
    <w:rsid w:val="00C059AF"/>
    <w:rsid w:val="00C05F48"/>
    <w:rsid w:val="00C10415"/>
    <w:rsid w:val="00C104A9"/>
    <w:rsid w:val="00C10A7A"/>
    <w:rsid w:val="00C13CD2"/>
    <w:rsid w:val="00C1500F"/>
    <w:rsid w:val="00C167BD"/>
    <w:rsid w:val="00C16A2D"/>
    <w:rsid w:val="00C21A7A"/>
    <w:rsid w:val="00C230A2"/>
    <w:rsid w:val="00C26048"/>
    <w:rsid w:val="00C267F7"/>
    <w:rsid w:val="00C26956"/>
    <w:rsid w:val="00C27EE5"/>
    <w:rsid w:val="00C30149"/>
    <w:rsid w:val="00C32E80"/>
    <w:rsid w:val="00C3304F"/>
    <w:rsid w:val="00C33124"/>
    <w:rsid w:val="00C33CBF"/>
    <w:rsid w:val="00C34008"/>
    <w:rsid w:val="00C349A9"/>
    <w:rsid w:val="00C350ED"/>
    <w:rsid w:val="00C3554C"/>
    <w:rsid w:val="00C35710"/>
    <w:rsid w:val="00C35AD2"/>
    <w:rsid w:val="00C40D43"/>
    <w:rsid w:val="00C428AF"/>
    <w:rsid w:val="00C4422C"/>
    <w:rsid w:val="00C44291"/>
    <w:rsid w:val="00C44D69"/>
    <w:rsid w:val="00C46DC5"/>
    <w:rsid w:val="00C47111"/>
    <w:rsid w:val="00C477CF"/>
    <w:rsid w:val="00C477F1"/>
    <w:rsid w:val="00C47A8F"/>
    <w:rsid w:val="00C47FBF"/>
    <w:rsid w:val="00C50AE1"/>
    <w:rsid w:val="00C51701"/>
    <w:rsid w:val="00C53D56"/>
    <w:rsid w:val="00C53D7F"/>
    <w:rsid w:val="00C54ADF"/>
    <w:rsid w:val="00C568AA"/>
    <w:rsid w:val="00C60BEB"/>
    <w:rsid w:val="00C61A3F"/>
    <w:rsid w:val="00C63201"/>
    <w:rsid w:val="00C63712"/>
    <w:rsid w:val="00C667E9"/>
    <w:rsid w:val="00C67C78"/>
    <w:rsid w:val="00C70049"/>
    <w:rsid w:val="00C70219"/>
    <w:rsid w:val="00C71992"/>
    <w:rsid w:val="00C73ED0"/>
    <w:rsid w:val="00C74E33"/>
    <w:rsid w:val="00C77A54"/>
    <w:rsid w:val="00C80672"/>
    <w:rsid w:val="00C813E6"/>
    <w:rsid w:val="00C81A3B"/>
    <w:rsid w:val="00C83CCD"/>
    <w:rsid w:val="00C8510F"/>
    <w:rsid w:val="00C851DC"/>
    <w:rsid w:val="00C856B2"/>
    <w:rsid w:val="00C86ED7"/>
    <w:rsid w:val="00C90AFD"/>
    <w:rsid w:val="00C921FD"/>
    <w:rsid w:val="00C965C3"/>
    <w:rsid w:val="00C96830"/>
    <w:rsid w:val="00C96D19"/>
    <w:rsid w:val="00C9709F"/>
    <w:rsid w:val="00C97AB7"/>
    <w:rsid w:val="00CA02C3"/>
    <w:rsid w:val="00CA0955"/>
    <w:rsid w:val="00CA1A1E"/>
    <w:rsid w:val="00CA2DDE"/>
    <w:rsid w:val="00CA48E3"/>
    <w:rsid w:val="00CA5003"/>
    <w:rsid w:val="00CA62E2"/>
    <w:rsid w:val="00CA6616"/>
    <w:rsid w:val="00CA6A6E"/>
    <w:rsid w:val="00CB09B3"/>
    <w:rsid w:val="00CB1598"/>
    <w:rsid w:val="00CB29A8"/>
    <w:rsid w:val="00CB2C33"/>
    <w:rsid w:val="00CB3780"/>
    <w:rsid w:val="00CB6911"/>
    <w:rsid w:val="00CC00A2"/>
    <w:rsid w:val="00CC02E7"/>
    <w:rsid w:val="00CC0DC3"/>
    <w:rsid w:val="00CC0E7A"/>
    <w:rsid w:val="00CC2312"/>
    <w:rsid w:val="00CC348B"/>
    <w:rsid w:val="00CC3CDE"/>
    <w:rsid w:val="00CC5938"/>
    <w:rsid w:val="00CC6C74"/>
    <w:rsid w:val="00CD1158"/>
    <w:rsid w:val="00CD1FEF"/>
    <w:rsid w:val="00CD2F34"/>
    <w:rsid w:val="00CD42B8"/>
    <w:rsid w:val="00CD55AB"/>
    <w:rsid w:val="00CD5B9B"/>
    <w:rsid w:val="00CD6F39"/>
    <w:rsid w:val="00CE09C5"/>
    <w:rsid w:val="00CE3E05"/>
    <w:rsid w:val="00CE4416"/>
    <w:rsid w:val="00CE4C65"/>
    <w:rsid w:val="00CE687C"/>
    <w:rsid w:val="00CE78D6"/>
    <w:rsid w:val="00CE7FEB"/>
    <w:rsid w:val="00CF1225"/>
    <w:rsid w:val="00CF1510"/>
    <w:rsid w:val="00CF1895"/>
    <w:rsid w:val="00CF212A"/>
    <w:rsid w:val="00CF2577"/>
    <w:rsid w:val="00CF2A03"/>
    <w:rsid w:val="00CF3252"/>
    <w:rsid w:val="00CF3BC1"/>
    <w:rsid w:val="00CF4963"/>
    <w:rsid w:val="00CF4E89"/>
    <w:rsid w:val="00CF74C1"/>
    <w:rsid w:val="00CF7DCB"/>
    <w:rsid w:val="00D00460"/>
    <w:rsid w:val="00D0055F"/>
    <w:rsid w:val="00D0095F"/>
    <w:rsid w:val="00D057FC"/>
    <w:rsid w:val="00D071B2"/>
    <w:rsid w:val="00D07DEE"/>
    <w:rsid w:val="00D07E7F"/>
    <w:rsid w:val="00D10035"/>
    <w:rsid w:val="00D10680"/>
    <w:rsid w:val="00D10A49"/>
    <w:rsid w:val="00D112BA"/>
    <w:rsid w:val="00D11A1F"/>
    <w:rsid w:val="00D12D16"/>
    <w:rsid w:val="00D13566"/>
    <w:rsid w:val="00D1366B"/>
    <w:rsid w:val="00D15967"/>
    <w:rsid w:val="00D16131"/>
    <w:rsid w:val="00D1690B"/>
    <w:rsid w:val="00D173D4"/>
    <w:rsid w:val="00D21C36"/>
    <w:rsid w:val="00D21CDF"/>
    <w:rsid w:val="00D23AE5"/>
    <w:rsid w:val="00D23B61"/>
    <w:rsid w:val="00D23DD1"/>
    <w:rsid w:val="00D2402E"/>
    <w:rsid w:val="00D24CAB"/>
    <w:rsid w:val="00D273B6"/>
    <w:rsid w:val="00D27A73"/>
    <w:rsid w:val="00D3050C"/>
    <w:rsid w:val="00D30B96"/>
    <w:rsid w:val="00D30FCE"/>
    <w:rsid w:val="00D3218A"/>
    <w:rsid w:val="00D34A46"/>
    <w:rsid w:val="00D37C30"/>
    <w:rsid w:val="00D403E6"/>
    <w:rsid w:val="00D4534E"/>
    <w:rsid w:val="00D462DE"/>
    <w:rsid w:val="00D46889"/>
    <w:rsid w:val="00D4724D"/>
    <w:rsid w:val="00D47C29"/>
    <w:rsid w:val="00D51779"/>
    <w:rsid w:val="00D51E9C"/>
    <w:rsid w:val="00D5420E"/>
    <w:rsid w:val="00D56460"/>
    <w:rsid w:val="00D5718E"/>
    <w:rsid w:val="00D601C9"/>
    <w:rsid w:val="00D633ED"/>
    <w:rsid w:val="00D63CD9"/>
    <w:rsid w:val="00D63FB4"/>
    <w:rsid w:val="00D66061"/>
    <w:rsid w:val="00D67141"/>
    <w:rsid w:val="00D679EB"/>
    <w:rsid w:val="00D73DB8"/>
    <w:rsid w:val="00D747AD"/>
    <w:rsid w:val="00D76682"/>
    <w:rsid w:val="00D7795D"/>
    <w:rsid w:val="00D80099"/>
    <w:rsid w:val="00D80BCD"/>
    <w:rsid w:val="00D80E07"/>
    <w:rsid w:val="00D83778"/>
    <w:rsid w:val="00D83CC8"/>
    <w:rsid w:val="00D84E5B"/>
    <w:rsid w:val="00D858DF"/>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3597"/>
    <w:rsid w:val="00DA3F5D"/>
    <w:rsid w:val="00DA54A8"/>
    <w:rsid w:val="00DA64C8"/>
    <w:rsid w:val="00DA674A"/>
    <w:rsid w:val="00DA7721"/>
    <w:rsid w:val="00DA799E"/>
    <w:rsid w:val="00DB1B46"/>
    <w:rsid w:val="00DB2861"/>
    <w:rsid w:val="00DB40B2"/>
    <w:rsid w:val="00DB6C22"/>
    <w:rsid w:val="00DB7880"/>
    <w:rsid w:val="00DC0403"/>
    <w:rsid w:val="00DC0EF9"/>
    <w:rsid w:val="00DC10B6"/>
    <w:rsid w:val="00DC1510"/>
    <w:rsid w:val="00DC25FE"/>
    <w:rsid w:val="00DC2D35"/>
    <w:rsid w:val="00DC3A8A"/>
    <w:rsid w:val="00DC41C0"/>
    <w:rsid w:val="00DC55E6"/>
    <w:rsid w:val="00DD1023"/>
    <w:rsid w:val="00DD2A53"/>
    <w:rsid w:val="00DD5AD6"/>
    <w:rsid w:val="00DD5EA3"/>
    <w:rsid w:val="00DD651D"/>
    <w:rsid w:val="00DE0403"/>
    <w:rsid w:val="00DE4193"/>
    <w:rsid w:val="00DE428E"/>
    <w:rsid w:val="00DE54BB"/>
    <w:rsid w:val="00DE55BD"/>
    <w:rsid w:val="00DE57C3"/>
    <w:rsid w:val="00DE6337"/>
    <w:rsid w:val="00DE740A"/>
    <w:rsid w:val="00DE7E39"/>
    <w:rsid w:val="00DF1235"/>
    <w:rsid w:val="00DF23D2"/>
    <w:rsid w:val="00DF2C69"/>
    <w:rsid w:val="00DF2F4A"/>
    <w:rsid w:val="00DF33C9"/>
    <w:rsid w:val="00DF3D11"/>
    <w:rsid w:val="00DF7217"/>
    <w:rsid w:val="00E0040B"/>
    <w:rsid w:val="00E00C55"/>
    <w:rsid w:val="00E01471"/>
    <w:rsid w:val="00E0269D"/>
    <w:rsid w:val="00E027A3"/>
    <w:rsid w:val="00E04822"/>
    <w:rsid w:val="00E05768"/>
    <w:rsid w:val="00E06727"/>
    <w:rsid w:val="00E10488"/>
    <w:rsid w:val="00E1102F"/>
    <w:rsid w:val="00E11460"/>
    <w:rsid w:val="00E1156D"/>
    <w:rsid w:val="00E11DDE"/>
    <w:rsid w:val="00E12B42"/>
    <w:rsid w:val="00E16BB7"/>
    <w:rsid w:val="00E17A2D"/>
    <w:rsid w:val="00E202BE"/>
    <w:rsid w:val="00E20B05"/>
    <w:rsid w:val="00E210BD"/>
    <w:rsid w:val="00E21BB5"/>
    <w:rsid w:val="00E2284D"/>
    <w:rsid w:val="00E23CE2"/>
    <w:rsid w:val="00E25845"/>
    <w:rsid w:val="00E279E2"/>
    <w:rsid w:val="00E31FA3"/>
    <w:rsid w:val="00E33D75"/>
    <w:rsid w:val="00E41128"/>
    <w:rsid w:val="00E411C6"/>
    <w:rsid w:val="00E415E4"/>
    <w:rsid w:val="00E417FB"/>
    <w:rsid w:val="00E42C2D"/>
    <w:rsid w:val="00E442D2"/>
    <w:rsid w:val="00E44931"/>
    <w:rsid w:val="00E47103"/>
    <w:rsid w:val="00E50DF4"/>
    <w:rsid w:val="00E51415"/>
    <w:rsid w:val="00E516AF"/>
    <w:rsid w:val="00E51FD1"/>
    <w:rsid w:val="00E52159"/>
    <w:rsid w:val="00E529AB"/>
    <w:rsid w:val="00E53121"/>
    <w:rsid w:val="00E55CC3"/>
    <w:rsid w:val="00E56826"/>
    <w:rsid w:val="00E56E40"/>
    <w:rsid w:val="00E61958"/>
    <w:rsid w:val="00E635E3"/>
    <w:rsid w:val="00E6492B"/>
    <w:rsid w:val="00E70745"/>
    <w:rsid w:val="00E716B3"/>
    <w:rsid w:val="00E71C64"/>
    <w:rsid w:val="00E730B6"/>
    <w:rsid w:val="00E73858"/>
    <w:rsid w:val="00E74739"/>
    <w:rsid w:val="00E749D2"/>
    <w:rsid w:val="00E757DF"/>
    <w:rsid w:val="00E75BC9"/>
    <w:rsid w:val="00E76E7E"/>
    <w:rsid w:val="00E772EF"/>
    <w:rsid w:val="00E772FD"/>
    <w:rsid w:val="00E80DA4"/>
    <w:rsid w:val="00E820BC"/>
    <w:rsid w:val="00E8307E"/>
    <w:rsid w:val="00E83184"/>
    <w:rsid w:val="00E83E27"/>
    <w:rsid w:val="00E85360"/>
    <w:rsid w:val="00E86C87"/>
    <w:rsid w:val="00E87218"/>
    <w:rsid w:val="00E90A62"/>
    <w:rsid w:val="00E91AE1"/>
    <w:rsid w:val="00E92169"/>
    <w:rsid w:val="00E9227B"/>
    <w:rsid w:val="00E92990"/>
    <w:rsid w:val="00E92ADA"/>
    <w:rsid w:val="00E92C71"/>
    <w:rsid w:val="00E9431B"/>
    <w:rsid w:val="00E97276"/>
    <w:rsid w:val="00E977C0"/>
    <w:rsid w:val="00E97A5F"/>
    <w:rsid w:val="00EA1E0D"/>
    <w:rsid w:val="00EA5741"/>
    <w:rsid w:val="00EA5C8D"/>
    <w:rsid w:val="00EA6099"/>
    <w:rsid w:val="00EA7F8A"/>
    <w:rsid w:val="00EB1514"/>
    <w:rsid w:val="00EB226B"/>
    <w:rsid w:val="00EB4F3B"/>
    <w:rsid w:val="00EB5081"/>
    <w:rsid w:val="00EB522A"/>
    <w:rsid w:val="00EB6882"/>
    <w:rsid w:val="00EB6ACF"/>
    <w:rsid w:val="00EB7073"/>
    <w:rsid w:val="00EC4B96"/>
    <w:rsid w:val="00EC7A40"/>
    <w:rsid w:val="00ED19A7"/>
    <w:rsid w:val="00ED2513"/>
    <w:rsid w:val="00ED2BD9"/>
    <w:rsid w:val="00EE0278"/>
    <w:rsid w:val="00EE1081"/>
    <w:rsid w:val="00EE15F0"/>
    <w:rsid w:val="00EE319F"/>
    <w:rsid w:val="00EE3989"/>
    <w:rsid w:val="00EE3A1A"/>
    <w:rsid w:val="00EE4056"/>
    <w:rsid w:val="00EE48F4"/>
    <w:rsid w:val="00EE49A3"/>
    <w:rsid w:val="00EE4CA2"/>
    <w:rsid w:val="00EE7BAB"/>
    <w:rsid w:val="00EE7D41"/>
    <w:rsid w:val="00EF1D4D"/>
    <w:rsid w:val="00F005B9"/>
    <w:rsid w:val="00F01CC8"/>
    <w:rsid w:val="00F02E5A"/>
    <w:rsid w:val="00F042BC"/>
    <w:rsid w:val="00F0441F"/>
    <w:rsid w:val="00F0454D"/>
    <w:rsid w:val="00F0474D"/>
    <w:rsid w:val="00F05D05"/>
    <w:rsid w:val="00F06521"/>
    <w:rsid w:val="00F066ED"/>
    <w:rsid w:val="00F0771E"/>
    <w:rsid w:val="00F07836"/>
    <w:rsid w:val="00F13970"/>
    <w:rsid w:val="00F14F29"/>
    <w:rsid w:val="00F15B51"/>
    <w:rsid w:val="00F15EFC"/>
    <w:rsid w:val="00F16844"/>
    <w:rsid w:val="00F16BBF"/>
    <w:rsid w:val="00F17190"/>
    <w:rsid w:val="00F20B43"/>
    <w:rsid w:val="00F21047"/>
    <w:rsid w:val="00F22B28"/>
    <w:rsid w:val="00F233C1"/>
    <w:rsid w:val="00F23F3F"/>
    <w:rsid w:val="00F24554"/>
    <w:rsid w:val="00F322AB"/>
    <w:rsid w:val="00F367EB"/>
    <w:rsid w:val="00F368C6"/>
    <w:rsid w:val="00F3693E"/>
    <w:rsid w:val="00F36B36"/>
    <w:rsid w:val="00F3764F"/>
    <w:rsid w:val="00F40B99"/>
    <w:rsid w:val="00F426D5"/>
    <w:rsid w:val="00F430CE"/>
    <w:rsid w:val="00F4317A"/>
    <w:rsid w:val="00F4439D"/>
    <w:rsid w:val="00F447EA"/>
    <w:rsid w:val="00F457B5"/>
    <w:rsid w:val="00F45E57"/>
    <w:rsid w:val="00F47BE9"/>
    <w:rsid w:val="00F504F6"/>
    <w:rsid w:val="00F5270D"/>
    <w:rsid w:val="00F529EF"/>
    <w:rsid w:val="00F52BCB"/>
    <w:rsid w:val="00F54876"/>
    <w:rsid w:val="00F54A1A"/>
    <w:rsid w:val="00F56C3D"/>
    <w:rsid w:val="00F57397"/>
    <w:rsid w:val="00F6130D"/>
    <w:rsid w:val="00F61547"/>
    <w:rsid w:val="00F62C22"/>
    <w:rsid w:val="00F640C7"/>
    <w:rsid w:val="00F65F9B"/>
    <w:rsid w:val="00F70FDE"/>
    <w:rsid w:val="00F7157E"/>
    <w:rsid w:val="00F71DE8"/>
    <w:rsid w:val="00F7226B"/>
    <w:rsid w:val="00F7283A"/>
    <w:rsid w:val="00F73587"/>
    <w:rsid w:val="00F749DD"/>
    <w:rsid w:val="00F75545"/>
    <w:rsid w:val="00F76396"/>
    <w:rsid w:val="00F76CB4"/>
    <w:rsid w:val="00F77812"/>
    <w:rsid w:val="00F800D6"/>
    <w:rsid w:val="00F854A2"/>
    <w:rsid w:val="00F861AC"/>
    <w:rsid w:val="00F86CED"/>
    <w:rsid w:val="00F87DEF"/>
    <w:rsid w:val="00F914ED"/>
    <w:rsid w:val="00F934D3"/>
    <w:rsid w:val="00F93524"/>
    <w:rsid w:val="00F95169"/>
    <w:rsid w:val="00F96E6A"/>
    <w:rsid w:val="00F97B0D"/>
    <w:rsid w:val="00FA0C90"/>
    <w:rsid w:val="00FA1AE3"/>
    <w:rsid w:val="00FA4A1A"/>
    <w:rsid w:val="00FA5956"/>
    <w:rsid w:val="00FA6ED8"/>
    <w:rsid w:val="00FA6F7D"/>
    <w:rsid w:val="00FA784C"/>
    <w:rsid w:val="00FA798B"/>
    <w:rsid w:val="00FB0E75"/>
    <w:rsid w:val="00FB7B63"/>
    <w:rsid w:val="00FB7E3E"/>
    <w:rsid w:val="00FC2B4D"/>
    <w:rsid w:val="00FC3F77"/>
    <w:rsid w:val="00FC4A96"/>
    <w:rsid w:val="00FC5CD9"/>
    <w:rsid w:val="00FC7069"/>
    <w:rsid w:val="00FD0A19"/>
    <w:rsid w:val="00FD19DF"/>
    <w:rsid w:val="00FD4ECE"/>
    <w:rsid w:val="00FD50B3"/>
    <w:rsid w:val="00FD585A"/>
    <w:rsid w:val="00FD5F0C"/>
    <w:rsid w:val="00FD6C3C"/>
    <w:rsid w:val="00FE2E58"/>
    <w:rsid w:val="00FE3F24"/>
    <w:rsid w:val="00FE4483"/>
    <w:rsid w:val="00FE6130"/>
    <w:rsid w:val="00FE64A9"/>
    <w:rsid w:val="00FE66B9"/>
    <w:rsid w:val="00FE7B44"/>
    <w:rsid w:val="00FF08B5"/>
    <w:rsid w:val="00FF2FA1"/>
    <w:rsid w:val="00FF4BFF"/>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character" w:customStyle="1" w:styleId="BodyTextChar">
    <w:name w:val="Body Text Char"/>
    <w:basedOn w:val="DefaultParagraphFont"/>
    <w:link w:val="BodyText"/>
    <w:semiHidden/>
    <w:rsid w:val="007918C2"/>
    <w:rPr>
      <w:sz w:val="24"/>
      <w:szCs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60532512">
      <w:bodyDiv w:val="1"/>
      <w:marLeft w:val="0"/>
      <w:marRight w:val="0"/>
      <w:marTop w:val="0"/>
      <w:marBottom w:val="0"/>
      <w:divBdr>
        <w:top w:val="none" w:sz="0" w:space="0" w:color="auto"/>
        <w:left w:val="none" w:sz="0" w:space="0" w:color="auto"/>
        <w:bottom w:val="none" w:sz="0" w:space="0" w:color="auto"/>
        <w:right w:val="none" w:sz="0" w:space="0" w:color="auto"/>
      </w:divBdr>
      <w:divsChild>
        <w:div w:id="1809398000">
          <w:marLeft w:val="0"/>
          <w:marRight w:val="0"/>
          <w:marTop w:val="0"/>
          <w:marBottom w:val="0"/>
          <w:divBdr>
            <w:top w:val="none" w:sz="0" w:space="0" w:color="auto"/>
            <w:left w:val="none" w:sz="0" w:space="0" w:color="auto"/>
            <w:bottom w:val="none" w:sz="0" w:space="0" w:color="auto"/>
            <w:right w:val="none" w:sz="0" w:space="0" w:color="auto"/>
          </w:divBdr>
          <w:divsChild>
            <w:div w:id="931278961">
              <w:marLeft w:val="0"/>
              <w:marRight w:val="0"/>
              <w:marTop w:val="0"/>
              <w:marBottom w:val="0"/>
              <w:divBdr>
                <w:top w:val="none" w:sz="0" w:space="0" w:color="auto"/>
                <w:left w:val="none" w:sz="0" w:space="0" w:color="auto"/>
                <w:bottom w:val="none" w:sz="0" w:space="0" w:color="auto"/>
                <w:right w:val="none" w:sz="0" w:space="0" w:color="auto"/>
              </w:divBdr>
              <w:divsChild>
                <w:div w:id="13991329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682193969">
          <w:marLeft w:val="0"/>
          <w:marRight w:val="0"/>
          <w:marTop w:val="0"/>
          <w:marBottom w:val="0"/>
          <w:divBdr>
            <w:top w:val="none" w:sz="0" w:space="0" w:color="auto"/>
            <w:left w:val="none" w:sz="0" w:space="0" w:color="auto"/>
            <w:bottom w:val="none" w:sz="0" w:space="0" w:color="auto"/>
            <w:right w:val="none" w:sz="0" w:space="0" w:color="auto"/>
          </w:divBdr>
          <w:divsChild>
            <w:div w:id="511990970">
              <w:marLeft w:val="0"/>
              <w:marRight w:val="0"/>
              <w:marTop w:val="0"/>
              <w:marBottom w:val="0"/>
              <w:divBdr>
                <w:top w:val="none" w:sz="0" w:space="0" w:color="auto"/>
                <w:left w:val="none" w:sz="0" w:space="0" w:color="auto"/>
                <w:bottom w:val="none" w:sz="0" w:space="0" w:color="auto"/>
                <w:right w:val="none" w:sz="0" w:space="0" w:color="auto"/>
              </w:divBdr>
              <w:divsChild>
                <w:div w:id="1803428203">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2134902605">
          <w:marLeft w:val="0"/>
          <w:marRight w:val="0"/>
          <w:marTop w:val="0"/>
          <w:marBottom w:val="0"/>
          <w:divBdr>
            <w:top w:val="none" w:sz="0" w:space="0" w:color="auto"/>
            <w:left w:val="none" w:sz="0" w:space="0" w:color="auto"/>
            <w:bottom w:val="none" w:sz="0" w:space="0" w:color="auto"/>
            <w:right w:val="none" w:sz="0" w:space="0" w:color="auto"/>
          </w:divBdr>
          <w:divsChild>
            <w:div w:id="571700973">
              <w:marLeft w:val="0"/>
              <w:marRight w:val="0"/>
              <w:marTop w:val="0"/>
              <w:marBottom w:val="0"/>
              <w:divBdr>
                <w:top w:val="none" w:sz="0" w:space="0" w:color="auto"/>
                <w:left w:val="none" w:sz="0" w:space="0" w:color="auto"/>
                <w:bottom w:val="none" w:sz="0" w:space="0" w:color="auto"/>
                <w:right w:val="none" w:sz="0" w:space="0" w:color="auto"/>
              </w:divBdr>
              <w:divsChild>
                <w:div w:id="2075617507">
                  <w:marLeft w:val="-420"/>
                  <w:marRight w:val="0"/>
                  <w:marTop w:val="0"/>
                  <w:marBottom w:val="0"/>
                  <w:divBdr>
                    <w:top w:val="none" w:sz="0" w:space="0" w:color="auto"/>
                    <w:left w:val="none" w:sz="0" w:space="0" w:color="auto"/>
                    <w:bottom w:val="none" w:sz="0" w:space="0" w:color="auto"/>
                    <w:right w:val="none" w:sz="0" w:space="0" w:color="auto"/>
                  </w:divBdr>
                  <w:divsChild>
                    <w:div w:id="898632014">
                      <w:marLeft w:val="0"/>
                      <w:marRight w:val="0"/>
                      <w:marTop w:val="0"/>
                      <w:marBottom w:val="0"/>
                      <w:divBdr>
                        <w:top w:val="none" w:sz="0" w:space="0" w:color="auto"/>
                        <w:left w:val="none" w:sz="0" w:space="0" w:color="auto"/>
                        <w:bottom w:val="none" w:sz="0" w:space="0" w:color="auto"/>
                        <w:right w:val="none" w:sz="0" w:space="0" w:color="auto"/>
                      </w:divBdr>
                      <w:divsChild>
                        <w:div w:id="1223760996">
                          <w:marLeft w:val="0"/>
                          <w:marRight w:val="0"/>
                          <w:marTop w:val="0"/>
                          <w:marBottom w:val="0"/>
                          <w:divBdr>
                            <w:top w:val="none" w:sz="0" w:space="0" w:color="auto"/>
                            <w:left w:val="none" w:sz="0" w:space="0" w:color="auto"/>
                            <w:bottom w:val="none" w:sz="0" w:space="0" w:color="auto"/>
                            <w:right w:val="none" w:sz="0" w:space="0" w:color="auto"/>
                          </w:divBdr>
                          <w:divsChild>
                            <w:div w:id="965695583">
                              <w:marLeft w:val="0"/>
                              <w:marRight w:val="0"/>
                              <w:marTop w:val="0"/>
                              <w:marBottom w:val="0"/>
                              <w:divBdr>
                                <w:top w:val="none" w:sz="0" w:space="0" w:color="auto"/>
                                <w:left w:val="none" w:sz="0" w:space="0" w:color="auto"/>
                                <w:bottom w:val="none" w:sz="0" w:space="0" w:color="auto"/>
                                <w:right w:val="none" w:sz="0" w:space="0" w:color="auto"/>
                              </w:divBdr>
                            </w:div>
                            <w:div w:id="122737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634288">
                  <w:marLeft w:val="-420"/>
                  <w:marRight w:val="0"/>
                  <w:marTop w:val="0"/>
                  <w:marBottom w:val="0"/>
                  <w:divBdr>
                    <w:top w:val="none" w:sz="0" w:space="0" w:color="auto"/>
                    <w:left w:val="none" w:sz="0" w:space="0" w:color="auto"/>
                    <w:bottom w:val="none" w:sz="0" w:space="0" w:color="auto"/>
                    <w:right w:val="none" w:sz="0" w:space="0" w:color="auto"/>
                  </w:divBdr>
                  <w:divsChild>
                    <w:div w:id="1903173681">
                      <w:marLeft w:val="0"/>
                      <w:marRight w:val="0"/>
                      <w:marTop w:val="0"/>
                      <w:marBottom w:val="0"/>
                      <w:divBdr>
                        <w:top w:val="none" w:sz="0" w:space="0" w:color="auto"/>
                        <w:left w:val="none" w:sz="0" w:space="0" w:color="auto"/>
                        <w:bottom w:val="none" w:sz="0" w:space="0" w:color="auto"/>
                        <w:right w:val="none" w:sz="0" w:space="0" w:color="auto"/>
                      </w:divBdr>
                      <w:divsChild>
                        <w:div w:id="1445810428">
                          <w:marLeft w:val="0"/>
                          <w:marRight w:val="0"/>
                          <w:marTop w:val="0"/>
                          <w:marBottom w:val="0"/>
                          <w:divBdr>
                            <w:top w:val="none" w:sz="0" w:space="0" w:color="auto"/>
                            <w:left w:val="none" w:sz="0" w:space="0" w:color="auto"/>
                            <w:bottom w:val="none" w:sz="0" w:space="0" w:color="auto"/>
                            <w:right w:val="none" w:sz="0" w:space="0" w:color="auto"/>
                          </w:divBdr>
                          <w:divsChild>
                            <w:div w:id="1858617984">
                              <w:marLeft w:val="0"/>
                              <w:marRight w:val="0"/>
                              <w:marTop w:val="0"/>
                              <w:marBottom w:val="0"/>
                              <w:divBdr>
                                <w:top w:val="none" w:sz="0" w:space="0" w:color="auto"/>
                                <w:left w:val="none" w:sz="0" w:space="0" w:color="auto"/>
                                <w:bottom w:val="none" w:sz="0" w:space="0" w:color="auto"/>
                                <w:right w:val="none" w:sz="0" w:space="0" w:color="auto"/>
                              </w:divBdr>
                            </w:div>
                            <w:div w:id="1266113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378502">
                  <w:marLeft w:val="-420"/>
                  <w:marRight w:val="0"/>
                  <w:marTop w:val="0"/>
                  <w:marBottom w:val="0"/>
                  <w:divBdr>
                    <w:top w:val="none" w:sz="0" w:space="0" w:color="auto"/>
                    <w:left w:val="none" w:sz="0" w:space="0" w:color="auto"/>
                    <w:bottom w:val="none" w:sz="0" w:space="0" w:color="auto"/>
                    <w:right w:val="none" w:sz="0" w:space="0" w:color="auto"/>
                  </w:divBdr>
                  <w:divsChild>
                    <w:div w:id="569002224">
                      <w:marLeft w:val="0"/>
                      <w:marRight w:val="0"/>
                      <w:marTop w:val="0"/>
                      <w:marBottom w:val="0"/>
                      <w:divBdr>
                        <w:top w:val="none" w:sz="0" w:space="0" w:color="auto"/>
                        <w:left w:val="none" w:sz="0" w:space="0" w:color="auto"/>
                        <w:bottom w:val="none" w:sz="0" w:space="0" w:color="auto"/>
                        <w:right w:val="none" w:sz="0" w:space="0" w:color="auto"/>
                      </w:divBdr>
                      <w:divsChild>
                        <w:div w:id="1796367928">
                          <w:marLeft w:val="0"/>
                          <w:marRight w:val="0"/>
                          <w:marTop w:val="0"/>
                          <w:marBottom w:val="0"/>
                          <w:divBdr>
                            <w:top w:val="none" w:sz="0" w:space="0" w:color="auto"/>
                            <w:left w:val="none" w:sz="0" w:space="0" w:color="auto"/>
                            <w:bottom w:val="none" w:sz="0" w:space="0" w:color="auto"/>
                            <w:right w:val="none" w:sz="0" w:space="0" w:color="auto"/>
                          </w:divBdr>
                          <w:divsChild>
                            <w:div w:id="1634286687">
                              <w:marLeft w:val="0"/>
                              <w:marRight w:val="0"/>
                              <w:marTop w:val="0"/>
                              <w:marBottom w:val="0"/>
                              <w:divBdr>
                                <w:top w:val="none" w:sz="0" w:space="0" w:color="auto"/>
                                <w:left w:val="none" w:sz="0" w:space="0" w:color="auto"/>
                                <w:bottom w:val="none" w:sz="0" w:space="0" w:color="auto"/>
                                <w:right w:val="none" w:sz="0" w:space="0" w:color="auto"/>
                              </w:divBdr>
                            </w:div>
                            <w:div w:id="58022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22047">
                  <w:marLeft w:val="-420"/>
                  <w:marRight w:val="0"/>
                  <w:marTop w:val="0"/>
                  <w:marBottom w:val="0"/>
                  <w:divBdr>
                    <w:top w:val="none" w:sz="0" w:space="0" w:color="auto"/>
                    <w:left w:val="none" w:sz="0" w:space="0" w:color="auto"/>
                    <w:bottom w:val="none" w:sz="0" w:space="0" w:color="auto"/>
                    <w:right w:val="none" w:sz="0" w:space="0" w:color="auto"/>
                  </w:divBdr>
                  <w:divsChild>
                    <w:div w:id="756443904">
                      <w:marLeft w:val="0"/>
                      <w:marRight w:val="0"/>
                      <w:marTop w:val="0"/>
                      <w:marBottom w:val="0"/>
                      <w:divBdr>
                        <w:top w:val="none" w:sz="0" w:space="0" w:color="auto"/>
                        <w:left w:val="none" w:sz="0" w:space="0" w:color="auto"/>
                        <w:bottom w:val="none" w:sz="0" w:space="0" w:color="auto"/>
                        <w:right w:val="none" w:sz="0" w:space="0" w:color="auto"/>
                      </w:divBdr>
                      <w:divsChild>
                        <w:div w:id="1358501714">
                          <w:marLeft w:val="0"/>
                          <w:marRight w:val="0"/>
                          <w:marTop w:val="0"/>
                          <w:marBottom w:val="0"/>
                          <w:divBdr>
                            <w:top w:val="none" w:sz="0" w:space="0" w:color="auto"/>
                            <w:left w:val="none" w:sz="0" w:space="0" w:color="auto"/>
                            <w:bottom w:val="none" w:sz="0" w:space="0" w:color="auto"/>
                            <w:right w:val="none" w:sz="0" w:space="0" w:color="auto"/>
                          </w:divBdr>
                          <w:divsChild>
                            <w:div w:id="661814505">
                              <w:marLeft w:val="0"/>
                              <w:marRight w:val="0"/>
                              <w:marTop w:val="0"/>
                              <w:marBottom w:val="0"/>
                              <w:divBdr>
                                <w:top w:val="none" w:sz="0" w:space="0" w:color="auto"/>
                                <w:left w:val="none" w:sz="0" w:space="0" w:color="auto"/>
                                <w:bottom w:val="none" w:sz="0" w:space="0" w:color="auto"/>
                                <w:right w:val="none" w:sz="0" w:space="0" w:color="auto"/>
                              </w:divBdr>
                            </w:div>
                            <w:div w:id="28693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918904">
                  <w:marLeft w:val="-420"/>
                  <w:marRight w:val="0"/>
                  <w:marTop w:val="0"/>
                  <w:marBottom w:val="0"/>
                  <w:divBdr>
                    <w:top w:val="none" w:sz="0" w:space="0" w:color="auto"/>
                    <w:left w:val="none" w:sz="0" w:space="0" w:color="auto"/>
                    <w:bottom w:val="none" w:sz="0" w:space="0" w:color="auto"/>
                    <w:right w:val="none" w:sz="0" w:space="0" w:color="auto"/>
                  </w:divBdr>
                  <w:divsChild>
                    <w:div w:id="407507464">
                      <w:marLeft w:val="0"/>
                      <w:marRight w:val="0"/>
                      <w:marTop w:val="0"/>
                      <w:marBottom w:val="0"/>
                      <w:divBdr>
                        <w:top w:val="none" w:sz="0" w:space="0" w:color="auto"/>
                        <w:left w:val="none" w:sz="0" w:space="0" w:color="auto"/>
                        <w:bottom w:val="none" w:sz="0" w:space="0" w:color="auto"/>
                        <w:right w:val="none" w:sz="0" w:space="0" w:color="auto"/>
                      </w:divBdr>
                      <w:divsChild>
                        <w:div w:id="1092316702">
                          <w:marLeft w:val="0"/>
                          <w:marRight w:val="0"/>
                          <w:marTop w:val="0"/>
                          <w:marBottom w:val="0"/>
                          <w:divBdr>
                            <w:top w:val="none" w:sz="0" w:space="0" w:color="auto"/>
                            <w:left w:val="none" w:sz="0" w:space="0" w:color="auto"/>
                            <w:bottom w:val="none" w:sz="0" w:space="0" w:color="auto"/>
                            <w:right w:val="none" w:sz="0" w:space="0" w:color="auto"/>
                          </w:divBdr>
                          <w:divsChild>
                            <w:div w:id="1864518428">
                              <w:marLeft w:val="0"/>
                              <w:marRight w:val="0"/>
                              <w:marTop w:val="0"/>
                              <w:marBottom w:val="0"/>
                              <w:divBdr>
                                <w:top w:val="none" w:sz="0" w:space="0" w:color="auto"/>
                                <w:left w:val="none" w:sz="0" w:space="0" w:color="auto"/>
                                <w:bottom w:val="none" w:sz="0" w:space="0" w:color="auto"/>
                                <w:right w:val="none" w:sz="0" w:space="0" w:color="auto"/>
                              </w:divBdr>
                            </w:div>
                            <w:div w:id="6437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0401933">
      <w:bodyDiv w:val="1"/>
      <w:marLeft w:val="0"/>
      <w:marRight w:val="0"/>
      <w:marTop w:val="0"/>
      <w:marBottom w:val="0"/>
      <w:divBdr>
        <w:top w:val="none" w:sz="0" w:space="0" w:color="auto"/>
        <w:left w:val="none" w:sz="0" w:space="0" w:color="auto"/>
        <w:bottom w:val="none" w:sz="0" w:space="0" w:color="auto"/>
        <w:right w:val="none" w:sz="0" w:space="0" w:color="auto"/>
      </w:divBdr>
      <w:divsChild>
        <w:div w:id="717557181">
          <w:marLeft w:val="0"/>
          <w:marRight w:val="0"/>
          <w:marTop w:val="0"/>
          <w:marBottom w:val="0"/>
          <w:divBdr>
            <w:top w:val="none" w:sz="0" w:space="0" w:color="auto"/>
            <w:left w:val="none" w:sz="0" w:space="0" w:color="auto"/>
            <w:bottom w:val="none" w:sz="0" w:space="0" w:color="auto"/>
            <w:right w:val="none" w:sz="0" w:space="0" w:color="auto"/>
          </w:divBdr>
          <w:divsChild>
            <w:div w:id="1578173568">
              <w:marLeft w:val="0"/>
              <w:marRight w:val="0"/>
              <w:marTop w:val="0"/>
              <w:marBottom w:val="0"/>
              <w:divBdr>
                <w:top w:val="none" w:sz="0" w:space="0" w:color="auto"/>
                <w:left w:val="none" w:sz="0" w:space="0" w:color="auto"/>
                <w:bottom w:val="none" w:sz="0" w:space="0" w:color="auto"/>
                <w:right w:val="none" w:sz="0" w:space="0" w:color="auto"/>
              </w:divBdr>
              <w:divsChild>
                <w:div w:id="118747621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754625767">
          <w:marLeft w:val="0"/>
          <w:marRight w:val="0"/>
          <w:marTop w:val="0"/>
          <w:marBottom w:val="0"/>
          <w:divBdr>
            <w:top w:val="none" w:sz="0" w:space="0" w:color="auto"/>
            <w:left w:val="none" w:sz="0" w:space="0" w:color="auto"/>
            <w:bottom w:val="none" w:sz="0" w:space="0" w:color="auto"/>
            <w:right w:val="none" w:sz="0" w:space="0" w:color="auto"/>
          </w:divBdr>
          <w:divsChild>
            <w:div w:id="1835416626">
              <w:marLeft w:val="0"/>
              <w:marRight w:val="0"/>
              <w:marTop w:val="0"/>
              <w:marBottom w:val="0"/>
              <w:divBdr>
                <w:top w:val="none" w:sz="0" w:space="0" w:color="auto"/>
                <w:left w:val="none" w:sz="0" w:space="0" w:color="auto"/>
                <w:bottom w:val="none" w:sz="0" w:space="0" w:color="auto"/>
                <w:right w:val="none" w:sz="0" w:space="0" w:color="auto"/>
              </w:divBdr>
              <w:divsChild>
                <w:div w:id="25259229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927038813">
          <w:marLeft w:val="0"/>
          <w:marRight w:val="0"/>
          <w:marTop w:val="0"/>
          <w:marBottom w:val="0"/>
          <w:divBdr>
            <w:top w:val="none" w:sz="0" w:space="0" w:color="auto"/>
            <w:left w:val="none" w:sz="0" w:space="0" w:color="auto"/>
            <w:bottom w:val="none" w:sz="0" w:space="0" w:color="auto"/>
            <w:right w:val="none" w:sz="0" w:space="0" w:color="auto"/>
          </w:divBdr>
          <w:divsChild>
            <w:div w:id="1845512232">
              <w:marLeft w:val="0"/>
              <w:marRight w:val="0"/>
              <w:marTop w:val="0"/>
              <w:marBottom w:val="0"/>
              <w:divBdr>
                <w:top w:val="none" w:sz="0" w:space="0" w:color="auto"/>
                <w:left w:val="none" w:sz="0" w:space="0" w:color="auto"/>
                <w:bottom w:val="none" w:sz="0" w:space="0" w:color="auto"/>
                <w:right w:val="none" w:sz="0" w:space="0" w:color="auto"/>
              </w:divBdr>
              <w:divsChild>
                <w:div w:id="1995638701">
                  <w:marLeft w:val="-420"/>
                  <w:marRight w:val="0"/>
                  <w:marTop w:val="0"/>
                  <w:marBottom w:val="0"/>
                  <w:divBdr>
                    <w:top w:val="none" w:sz="0" w:space="0" w:color="auto"/>
                    <w:left w:val="none" w:sz="0" w:space="0" w:color="auto"/>
                    <w:bottom w:val="none" w:sz="0" w:space="0" w:color="auto"/>
                    <w:right w:val="none" w:sz="0" w:space="0" w:color="auto"/>
                  </w:divBdr>
                  <w:divsChild>
                    <w:div w:id="877474392">
                      <w:marLeft w:val="0"/>
                      <w:marRight w:val="0"/>
                      <w:marTop w:val="0"/>
                      <w:marBottom w:val="0"/>
                      <w:divBdr>
                        <w:top w:val="none" w:sz="0" w:space="0" w:color="auto"/>
                        <w:left w:val="none" w:sz="0" w:space="0" w:color="auto"/>
                        <w:bottom w:val="none" w:sz="0" w:space="0" w:color="auto"/>
                        <w:right w:val="none" w:sz="0" w:space="0" w:color="auto"/>
                      </w:divBdr>
                      <w:divsChild>
                        <w:div w:id="256135679">
                          <w:marLeft w:val="0"/>
                          <w:marRight w:val="0"/>
                          <w:marTop w:val="0"/>
                          <w:marBottom w:val="0"/>
                          <w:divBdr>
                            <w:top w:val="none" w:sz="0" w:space="0" w:color="auto"/>
                            <w:left w:val="none" w:sz="0" w:space="0" w:color="auto"/>
                            <w:bottom w:val="none" w:sz="0" w:space="0" w:color="auto"/>
                            <w:right w:val="none" w:sz="0" w:space="0" w:color="auto"/>
                          </w:divBdr>
                          <w:divsChild>
                            <w:div w:id="877279431">
                              <w:marLeft w:val="0"/>
                              <w:marRight w:val="0"/>
                              <w:marTop w:val="0"/>
                              <w:marBottom w:val="0"/>
                              <w:divBdr>
                                <w:top w:val="none" w:sz="0" w:space="0" w:color="auto"/>
                                <w:left w:val="none" w:sz="0" w:space="0" w:color="auto"/>
                                <w:bottom w:val="none" w:sz="0" w:space="0" w:color="auto"/>
                                <w:right w:val="none" w:sz="0" w:space="0" w:color="auto"/>
                              </w:divBdr>
                            </w:div>
                            <w:div w:id="134146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9379993">
                  <w:marLeft w:val="-420"/>
                  <w:marRight w:val="0"/>
                  <w:marTop w:val="0"/>
                  <w:marBottom w:val="0"/>
                  <w:divBdr>
                    <w:top w:val="none" w:sz="0" w:space="0" w:color="auto"/>
                    <w:left w:val="none" w:sz="0" w:space="0" w:color="auto"/>
                    <w:bottom w:val="none" w:sz="0" w:space="0" w:color="auto"/>
                    <w:right w:val="none" w:sz="0" w:space="0" w:color="auto"/>
                  </w:divBdr>
                  <w:divsChild>
                    <w:div w:id="155809677">
                      <w:marLeft w:val="0"/>
                      <w:marRight w:val="0"/>
                      <w:marTop w:val="0"/>
                      <w:marBottom w:val="0"/>
                      <w:divBdr>
                        <w:top w:val="none" w:sz="0" w:space="0" w:color="auto"/>
                        <w:left w:val="none" w:sz="0" w:space="0" w:color="auto"/>
                        <w:bottom w:val="none" w:sz="0" w:space="0" w:color="auto"/>
                        <w:right w:val="none" w:sz="0" w:space="0" w:color="auto"/>
                      </w:divBdr>
                      <w:divsChild>
                        <w:div w:id="577443808">
                          <w:marLeft w:val="0"/>
                          <w:marRight w:val="0"/>
                          <w:marTop w:val="0"/>
                          <w:marBottom w:val="0"/>
                          <w:divBdr>
                            <w:top w:val="none" w:sz="0" w:space="0" w:color="auto"/>
                            <w:left w:val="none" w:sz="0" w:space="0" w:color="auto"/>
                            <w:bottom w:val="none" w:sz="0" w:space="0" w:color="auto"/>
                            <w:right w:val="none" w:sz="0" w:space="0" w:color="auto"/>
                          </w:divBdr>
                          <w:divsChild>
                            <w:div w:id="291836622">
                              <w:marLeft w:val="0"/>
                              <w:marRight w:val="0"/>
                              <w:marTop w:val="0"/>
                              <w:marBottom w:val="0"/>
                              <w:divBdr>
                                <w:top w:val="none" w:sz="0" w:space="0" w:color="auto"/>
                                <w:left w:val="none" w:sz="0" w:space="0" w:color="auto"/>
                                <w:bottom w:val="none" w:sz="0" w:space="0" w:color="auto"/>
                                <w:right w:val="none" w:sz="0" w:space="0" w:color="auto"/>
                              </w:divBdr>
                            </w:div>
                            <w:div w:id="1935047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897399">
                  <w:marLeft w:val="-420"/>
                  <w:marRight w:val="0"/>
                  <w:marTop w:val="0"/>
                  <w:marBottom w:val="0"/>
                  <w:divBdr>
                    <w:top w:val="none" w:sz="0" w:space="0" w:color="auto"/>
                    <w:left w:val="none" w:sz="0" w:space="0" w:color="auto"/>
                    <w:bottom w:val="none" w:sz="0" w:space="0" w:color="auto"/>
                    <w:right w:val="none" w:sz="0" w:space="0" w:color="auto"/>
                  </w:divBdr>
                  <w:divsChild>
                    <w:div w:id="97070576">
                      <w:marLeft w:val="0"/>
                      <w:marRight w:val="0"/>
                      <w:marTop w:val="0"/>
                      <w:marBottom w:val="0"/>
                      <w:divBdr>
                        <w:top w:val="none" w:sz="0" w:space="0" w:color="auto"/>
                        <w:left w:val="none" w:sz="0" w:space="0" w:color="auto"/>
                        <w:bottom w:val="none" w:sz="0" w:space="0" w:color="auto"/>
                        <w:right w:val="none" w:sz="0" w:space="0" w:color="auto"/>
                      </w:divBdr>
                      <w:divsChild>
                        <w:div w:id="763038674">
                          <w:marLeft w:val="0"/>
                          <w:marRight w:val="0"/>
                          <w:marTop w:val="0"/>
                          <w:marBottom w:val="0"/>
                          <w:divBdr>
                            <w:top w:val="none" w:sz="0" w:space="0" w:color="auto"/>
                            <w:left w:val="none" w:sz="0" w:space="0" w:color="auto"/>
                            <w:bottom w:val="none" w:sz="0" w:space="0" w:color="auto"/>
                            <w:right w:val="none" w:sz="0" w:space="0" w:color="auto"/>
                          </w:divBdr>
                          <w:divsChild>
                            <w:div w:id="681855615">
                              <w:marLeft w:val="0"/>
                              <w:marRight w:val="0"/>
                              <w:marTop w:val="0"/>
                              <w:marBottom w:val="0"/>
                              <w:divBdr>
                                <w:top w:val="none" w:sz="0" w:space="0" w:color="auto"/>
                                <w:left w:val="none" w:sz="0" w:space="0" w:color="auto"/>
                                <w:bottom w:val="none" w:sz="0" w:space="0" w:color="auto"/>
                                <w:right w:val="none" w:sz="0" w:space="0" w:color="auto"/>
                              </w:divBdr>
                            </w:div>
                            <w:div w:id="30312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565674">
                  <w:marLeft w:val="-420"/>
                  <w:marRight w:val="0"/>
                  <w:marTop w:val="0"/>
                  <w:marBottom w:val="0"/>
                  <w:divBdr>
                    <w:top w:val="none" w:sz="0" w:space="0" w:color="auto"/>
                    <w:left w:val="none" w:sz="0" w:space="0" w:color="auto"/>
                    <w:bottom w:val="none" w:sz="0" w:space="0" w:color="auto"/>
                    <w:right w:val="none" w:sz="0" w:space="0" w:color="auto"/>
                  </w:divBdr>
                  <w:divsChild>
                    <w:div w:id="77288363">
                      <w:marLeft w:val="0"/>
                      <w:marRight w:val="0"/>
                      <w:marTop w:val="0"/>
                      <w:marBottom w:val="0"/>
                      <w:divBdr>
                        <w:top w:val="none" w:sz="0" w:space="0" w:color="auto"/>
                        <w:left w:val="none" w:sz="0" w:space="0" w:color="auto"/>
                        <w:bottom w:val="none" w:sz="0" w:space="0" w:color="auto"/>
                        <w:right w:val="none" w:sz="0" w:space="0" w:color="auto"/>
                      </w:divBdr>
                      <w:divsChild>
                        <w:div w:id="178930452">
                          <w:marLeft w:val="0"/>
                          <w:marRight w:val="0"/>
                          <w:marTop w:val="0"/>
                          <w:marBottom w:val="0"/>
                          <w:divBdr>
                            <w:top w:val="none" w:sz="0" w:space="0" w:color="auto"/>
                            <w:left w:val="none" w:sz="0" w:space="0" w:color="auto"/>
                            <w:bottom w:val="none" w:sz="0" w:space="0" w:color="auto"/>
                            <w:right w:val="none" w:sz="0" w:space="0" w:color="auto"/>
                          </w:divBdr>
                          <w:divsChild>
                            <w:div w:id="1742753914">
                              <w:marLeft w:val="0"/>
                              <w:marRight w:val="0"/>
                              <w:marTop w:val="0"/>
                              <w:marBottom w:val="0"/>
                              <w:divBdr>
                                <w:top w:val="none" w:sz="0" w:space="0" w:color="auto"/>
                                <w:left w:val="none" w:sz="0" w:space="0" w:color="auto"/>
                                <w:bottom w:val="none" w:sz="0" w:space="0" w:color="auto"/>
                                <w:right w:val="none" w:sz="0" w:space="0" w:color="auto"/>
                              </w:divBdr>
                            </w:div>
                            <w:div w:id="18847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3837077">
                  <w:marLeft w:val="-420"/>
                  <w:marRight w:val="0"/>
                  <w:marTop w:val="0"/>
                  <w:marBottom w:val="0"/>
                  <w:divBdr>
                    <w:top w:val="none" w:sz="0" w:space="0" w:color="auto"/>
                    <w:left w:val="none" w:sz="0" w:space="0" w:color="auto"/>
                    <w:bottom w:val="none" w:sz="0" w:space="0" w:color="auto"/>
                    <w:right w:val="none" w:sz="0" w:space="0" w:color="auto"/>
                  </w:divBdr>
                  <w:divsChild>
                    <w:div w:id="2094815438">
                      <w:marLeft w:val="0"/>
                      <w:marRight w:val="0"/>
                      <w:marTop w:val="0"/>
                      <w:marBottom w:val="0"/>
                      <w:divBdr>
                        <w:top w:val="none" w:sz="0" w:space="0" w:color="auto"/>
                        <w:left w:val="none" w:sz="0" w:space="0" w:color="auto"/>
                        <w:bottom w:val="none" w:sz="0" w:space="0" w:color="auto"/>
                        <w:right w:val="none" w:sz="0" w:space="0" w:color="auto"/>
                      </w:divBdr>
                      <w:divsChild>
                        <w:div w:id="1911193235">
                          <w:marLeft w:val="0"/>
                          <w:marRight w:val="0"/>
                          <w:marTop w:val="0"/>
                          <w:marBottom w:val="0"/>
                          <w:divBdr>
                            <w:top w:val="none" w:sz="0" w:space="0" w:color="auto"/>
                            <w:left w:val="none" w:sz="0" w:space="0" w:color="auto"/>
                            <w:bottom w:val="none" w:sz="0" w:space="0" w:color="auto"/>
                            <w:right w:val="none" w:sz="0" w:space="0" w:color="auto"/>
                          </w:divBdr>
                          <w:divsChild>
                            <w:div w:id="4672079">
                              <w:marLeft w:val="0"/>
                              <w:marRight w:val="0"/>
                              <w:marTop w:val="0"/>
                              <w:marBottom w:val="0"/>
                              <w:divBdr>
                                <w:top w:val="none" w:sz="0" w:space="0" w:color="auto"/>
                                <w:left w:val="none" w:sz="0" w:space="0" w:color="auto"/>
                                <w:bottom w:val="none" w:sz="0" w:space="0" w:color="auto"/>
                                <w:right w:val="none" w:sz="0" w:space="0" w:color="auto"/>
                              </w:divBdr>
                            </w:div>
                            <w:div w:id="136729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54443/sibatik.v1i9.259" TargetMode="External"/><Relationship Id="rId18" Type="http://schemas.openxmlformats.org/officeDocument/2006/relationships/hyperlink" Target="https://dx.doi.org/10.25157/wa.v6i1.2023" TargetMode="External"/><Relationship Id="rId26" Type="http://schemas.openxmlformats.org/officeDocument/2006/relationships/hyperlink" Target="https://doi.org/10.24331/ijere.518054" TargetMode="External"/><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doi.org/10.36841/pgsdunars.v8i2.829" TargetMode="External"/><Relationship Id="rId34" Type="http://schemas.openxmlformats.org/officeDocument/2006/relationships/hyperlink" Target="https://doi.org/10.30762/factor_m.v4i2.4219"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repository.uki.ac.id/354" TargetMode="External"/><Relationship Id="rId17" Type="http://schemas.openxmlformats.org/officeDocument/2006/relationships/hyperlink" Target="https://pusdig.my.id/literasi/article/view/221/141" TargetMode="External"/><Relationship Id="rId25" Type="http://schemas.openxmlformats.org/officeDocument/2006/relationships/hyperlink" Target="https://doi.org/10.1088/1742-6596/1783/1/012115" TargetMode="External"/><Relationship Id="rId33" Type="http://schemas.openxmlformats.org/officeDocument/2006/relationships/hyperlink" Target="https://doi.org/10.33603/caruban.v5i1.6419" TargetMode="External"/><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21831/cp.v43i1.41760" TargetMode="External"/><Relationship Id="rId20" Type="http://schemas.openxmlformats.org/officeDocument/2006/relationships/hyperlink" Target="https://jurnal.stkipkusumanegara.ac.id/index.php/semnara2020/article/view/685" TargetMode="External"/><Relationship Id="rId29" Type="http://schemas.openxmlformats.org/officeDocument/2006/relationships/hyperlink" Target="https://doi.org/10.30880/ojtp.2021.06.01.003"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294/kreano.v10i1.18534" TargetMode="External"/><Relationship Id="rId24" Type="http://schemas.openxmlformats.org/officeDocument/2006/relationships/hyperlink" Target="https://doi.org/10.33365/jorle.v1i1.779" TargetMode="External"/><Relationship Id="rId32" Type="http://schemas.openxmlformats.org/officeDocument/2006/relationships/hyperlink" Target="https://doi.org/10.33394/jk.v9i1.7057" TargetMode="Externa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23887/jp2.v4i1.31524" TargetMode="External"/><Relationship Id="rId23" Type="http://schemas.openxmlformats.org/officeDocument/2006/relationships/hyperlink" Target="https://doi.org/10.33603/caruban.v6i1.8030" TargetMode="External"/><Relationship Id="rId28" Type="http://schemas.openxmlformats.org/officeDocument/2006/relationships/hyperlink" Target="https://doi.org/10.22219/jp2sd.v11i1.22316" TargetMode="External"/><Relationship Id="rId36"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hyperlink" Target="https://doi.org/10.33369/pendipa.6.3.853-858" TargetMode="External"/><Relationship Id="rId31" Type="http://schemas.openxmlformats.org/officeDocument/2006/relationships/hyperlink" Target="https://doi.org/10.51612/teunuleh.v3i1.100" TargetMode="Externa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32884/ideas.v8i4.945" TargetMode="External"/><Relationship Id="rId22" Type="http://schemas.openxmlformats.org/officeDocument/2006/relationships/hyperlink" Target="https://doi.org/10.26877/paudia.v11i1.9990" TargetMode="External"/><Relationship Id="rId27" Type="http://schemas.openxmlformats.org/officeDocument/2006/relationships/hyperlink" Target="https://doi.org/10.38048/jipcb.v8i2.344" TargetMode="External"/><Relationship Id="rId30" Type="http://schemas.openxmlformats.org/officeDocument/2006/relationships/hyperlink" Target="https://doi.org/10.53621/jippmas.v1i2.12" TargetMode="External"/><Relationship Id="rId35" Type="http://schemas.openxmlformats.org/officeDocument/2006/relationships/header" Target="head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2.91" TargetMode="External"/><Relationship Id="rId1" Type="http://schemas.openxmlformats.org/officeDocument/2006/relationships/hyperlink" Target="http://u.lipi.go.id/155611620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2!$C$1</c:f>
              <c:strCache>
                <c:ptCount val="1"/>
                <c:pt idx="0">
                  <c:v>Presentase Ketuntasan Belajar</c:v>
                </c:pt>
              </c:strCache>
            </c:strRef>
          </c:tx>
          <c:spPr>
            <a:solidFill>
              <a:schemeClr val="accent3"/>
            </a:solidFill>
            <a:ln>
              <a:noFill/>
            </a:ln>
            <a:effectLst/>
          </c:spPr>
          <c:invertIfNegative val="0"/>
          <c:cat>
            <c:multiLvlStrRef>
              <c:f>Sheet2!$A$2:$B$4</c:f>
              <c:multiLvlStrCache>
                <c:ptCount val="3"/>
                <c:lvl>
                  <c:pt idx="0">
                    <c:v>60,4</c:v>
                  </c:pt>
                  <c:pt idx="1">
                    <c:v>71,2</c:v>
                  </c:pt>
                  <c:pt idx="2">
                    <c:v>84,2</c:v>
                  </c:pt>
                </c:lvl>
                <c:lvl>
                  <c:pt idx="0">
                    <c:v>Pra Siklus</c:v>
                  </c:pt>
                  <c:pt idx="1">
                    <c:v>Siklus I</c:v>
                  </c:pt>
                  <c:pt idx="2">
                    <c:v>Siklus II</c:v>
                  </c:pt>
                </c:lvl>
              </c:multiLvlStrCache>
            </c:multiLvlStrRef>
          </c:cat>
          <c:val>
            <c:numRef>
              <c:f>Sheet2!$C$2:$C$4</c:f>
              <c:numCache>
                <c:formatCode>0%</c:formatCode>
                <c:ptCount val="3"/>
                <c:pt idx="0">
                  <c:v>0.32</c:v>
                </c:pt>
                <c:pt idx="1">
                  <c:v>0.52</c:v>
                </c:pt>
                <c:pt idx="2">
                  <c:v>0.92</c:v>
                </c:pt>
              </c:numCache>
            </c:numRef>
          </c:val>
          <c:extLst>
            <c:ext xmlns:c16="http://schemas.microsoft.com/office/drawing/2014/chart" uri="{C3380CC4-5D6E-409C-BE32-E72D297353CC}">
              <c16:uniqueId val="{00000000-FBED-487D-BC64-A6B136C67316}"/>
            </c:ext>
          </c:extLst>
        </c:ser>
        <c:dLbls>
          <c:showLegendKey val="0"/>
          <c:showVal val="0"/>
          <c:showCatName val="0"/>
          <c:showSerName val="0"/>
          <c:showPercent val="0"/>
          <c:showBubbleSize val="0"/>
        </c:dLbls>
        <c:gapWidth val="219"/>
        <c:overlap val="-27"/>
        <c:axId val="132403584"/>
        <c:axId val="132405120"/>
      </c:barChart>
      <c:catAx>
        <c:axId val="13240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32405120"/>
        <c:crosses val="autoZero"/>
        <c:auto val="1"/>
        <c:lblAlgn val="ctr"/>
        <c:lblOffset val="100"/>
        <c:noMultiLvlLbl val="0"/>
      </c:catAx>
      <c:valAx>
        <c:axId val="13240512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0%" sourceLinked="1"/>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324035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9</TotalTime>
  <Pages>8</Pages>
  <Words>9915</Words>
  <Characters>56519</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630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688</cp:revision>
  <cp:lastPrinted>2024-05-18T13:55:00Z</cp:lastPrinted>
  <dcterms:created xsi:type="dcterms:W3CDTF">2023-01-24T15:33:00Z</dcterms:created>
  <dcterms:modified xsi:type="dcterms:W3CDTF">2025-05-30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